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54038D" w14:textId="77777777" w:rsidR="001C770E" w:rsidRDefault="001C770E" w:rsidP="001C770E">
      <w:pPr>
        <w:rPr>
          <w:rFonts w:ascii="Times New Roman" w:hAnsi="Times New Roman" w:cs="Times New Roman"/>
          <w:color w:val="000000" w:themeColor="text1"/>
        </w:rPr>
      </w:pPr>
      <w:r>
        <w:rPr>
          <w:rFonts w:ascii="Times New Roman" w:hAnsi="Times New Roman" w:cs="Times New Roman"/>
          <w:color w:val="000000" w:themeColor="text1"/>
        </w:rPr>
        <w:t>List of 173 articles that involved a quasi-experimental study design reviewed in this s</w:t>
      </w:r>
      <w:bookmarkStart w:id="0" w:name="_GoBack"/>
      <w:bookmarkEnd w:id="0"/>
      <w:r>
        <w:rPr>
          <w:rFonts w:ascii="Times New Roman" w:hAnsi="Times New Roman" w:cs="Times New Roman"/>
          <w:color w:val="000000" w:themeColor="text1"/>
        </w:rPr>
        <w:t>tudy</w:t>
      </w:r>
      <w:r w:rsidRPr="0004715F">
        <w:rPr>
          <w:rFonts w:ascii="Times New Roman" w:hAnsi="Times New Roman" w:cs="Times New Roman"/>
          <w:color w:val="000000" w:themeColor="text1"/>
        </w:rPr>
        <w:t>:</w:t>
      </w:r>
      <w:r>
        <w:rPr>
          <w:rFonts w:ascii="Times New Roman" w:hAnsi="Times New Roman" w:cs="Times New Roman"/>
          <w:color w:val="000000" w:themeColor="text1"/>
        </w:rPr>
        <w:fldChar w:fldCharType="begin">
          <w:fldData xml:space="preserve">L3NlY29uZGFyeS10aXRsZT48L3RpdGxlcz48cGVyaW9kaWNhbD48ZnVsbC10aXRsZT5JbmZlY3Rp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BZm9uc288L0F1dGhvcj48WWVhcj4yMDEzPC9ZZWFyPjxS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==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begin">
          <w:fldData xml:space="preserve">Pjxjb250cmlidXRvcnM+PGF1dGhvcnM+PGF1dGhvcj5DYWxkZXJ3b29kLCBNaWNoYWVsIFMuPC9h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==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begin">
          <w:fldData xml:space="preserve">PjxrZXl3b3JkPkNvbXBsaWNhdGlvbnM8L2tleXdvcmQ+PGtleXdvcmQ+Q29tcGxpYW5jZTwva2V5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==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begin">
          <w:fldData xml:space="preserve">bGwtdGl0bGU+SW5mZWN0aW9uIENvbnRyb2wgJmFtcDsgSG9zcGl0YWwgRXBpZGVtaW9sb2d5PC9m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==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begin">
          <w:fldData xml:space="preserve">ZT48bnVtYmVyPjY8L251bWJlcj48a2V5d29yZHM+PGtleXdvcmQ+RW52aXJvbm1lbnQ8L2tleXdv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==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begin">
          <w:fldData xml:space="preserve">bWJlcj48ZGF0ZXM+PHllYXI+MjAxNDwveWVhcj48L2RhdGVzPjx1cmxzPjxyZWxhdGVkLXVybHM+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==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begin">
          <w:fldData xml:space="preserve">aWVuZSBwcm9ncmFtIGZvciByZWR1Y3Rpb24gb2YgaW5mZWN0aW9uIHJhdGVzIGluIGEgbG9uZy10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==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begin">
          <w:fldData xml:space="preserve">L3NlY29uZGFyeS10aXRsZT48L3RpdGxlcz48cGVyaW9kaWNhbD48ZnVsbC10aXRsZT5JbmZlY3Rp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Pr="001C770E">
        <w:rPr>
          <w:rFonts w:ascii="Times New Roman" w:hAnsi="Times New Roman" w:cs="Times New Roman"/>
          <w:noProof/>
          <w:color w:val="FFFFFF" w:themeColor="background1"/>
          <w:vertAlign w:val="superscript"/>
        </w:rPr>
        <w:t>1-173</w:t>
      </w:r>
      <w:r>
        <w:rPr>
          <w:rFonts w:ascii="Times New Roman" w:hAnsi="Times New Roman" w:cs="Times New Roman"/>
          <w:color w:val="000000" w:themeColor="text1"/>
        </w:rPr>
        <w:fldChar w:fldCharType="end"/>
      </w:r>
    </w:p>
    <w:p w14:paraId="4A192FF5" w14:textId="77777777" w:rsidR="001C770E" w:rsidRDefault="001C770E" w:rsidP="001C770E">
      <w:pPr>
        <w:rPr>
          <w:rFonts w:ascii="Times New Roman" w:hAnsi="Times New Roman" w:cs="Times New Roman"/>
          <w:color w:val="000000" w:themeColor="text1"/>
        </w:rPr>
      </w:pPr>
    </w:p>
    <w:p w14:paraId="4351AE09" w14:textId="77777777" w:rsidR="006C63B1" w:rsidRPr="006C63B1" w:rsidRDefault="001C770E" w:rsidP="006C63B1">
      <w:pPr>
        <w:pStyle w:val="EndNoteBibliography"/>
        <w:rPr>
          <w:noProof/>
        </w:rPr>
      </w:pPr>
      <w:r>
        <w:fldChar w:fldCharType="begin"/>
      </w:r>
      <w:r>
        <w:instrText xml:space="preserve"> ADDIN EN.REFLIST </w:instrText>
      </w:r>
      <w:r>
        <w:fldChar w:fldCharType="separate"/>
      </w:r>
      <w:r w:rsidR="006C63B1" w:rsidRPr="006C63B1">
        <w:rPr>
          <w:noProof/>
        </w:rPr>
        <w:t>1.</w:t>
      </w:r>
      <w:r w:rsidR="006C63B1" w:rsidRPr="006C63B1">
        <w:rPr>
          <w:noProof/>
        </w:rPr>
        <w:tab/>
        <w:t>Afonso ET, Minamisava R, Bierrenbach AL, Escalante JJC, Alencar AP, Domingues CM, et al. Effect of 10-Valent Pneumococcal Vaccine on Pneumonia among Children, Brazil. Emerging Infectious Diseases. 2013;19(4):589-97.</w:t>
      </w:r>
    </w:p>
    <w:p w14:paraId="2F8E558E" w14:textId="77777777" w:rsidR="006C63B1" w:rsidRPr="006C63B1" w:rsidRDefault="006C63B1" w:rsidP="006C63B1">
      <w:pPr>
        <w:pStyle w:val="EndNoteBibliography"/>
        <w:rPr>
          <w:noProof/>
        </w:rPr>
      </w:pPr>
      <w:r w:rsidRPr="006C63B1">
        <w:rPr>
          <w:noProof/>
        </w:rPr>
        <w:t>2.</w:t>
      </w:r>
      <w:r w:rsidRPr="006C63B1">
        <w:rPr>
          <w:noProof/>
        </w:rPr>
        <w:tab/>
        <w:t>Al-Tawfiq JA, Abed MS, Al-Yami N, Birrer RB. Promoting and sustaining a hospital-wide, multifaceted hand hygiene program resulted in significant reduction in health care-associated infections. American Journal of Infection Control. 2013;41(6):482-6.</w:t>
      </w:r>
    </w:p>
    <w:p w14:paraId="0274EA9A" w14:textId="77777777" w:rsidR="006C63B1" w:rsidRPr="006C63B1" w:rsidRDefault="006C63B1" w:rsidP="006C63B1">
      <w:pPr>
        <w:pStyle w:val="EndNoteBibliography"/>
        <w:rPr>
          <w:noProof/>
        </w:rPr>
      </w:pPr>
      <w:r w:rsidRPr="006C63B1">
        <w:rPr>
          <w:noProof/>
        </w:rPr>
        <w:t>3.</w:t>
      </w:r>
      <w:r w:rsidRPr="006C63B1">
        <w:rPr>
          <w:noProof/>
        </w:rPr>
        <w:tab/>
        <w:t>Allen GB, Miller V, Nicholas C, Hess S, Cordes MK, Fortune JB, et al. A multitiered strategy of simulation training, kit consolidation, and electronic documentation is associated with a reduction in central line–associated bloodstream infections. American Journal of Infection Control. 2014;42(6):643-8.</w:t>
      </w:r>
    </w:p>
    <w:p w14:paraId="5A58CA65" w14:textId="77777777" w:rsidR="006C63B1" w:rsidRPr="006C63B1" w:rsidRDefault="006C63B1" w:rsidP="006C63B1">
      <w:pPr>
        <w:pStyle w:val="EndNoteBibliography"/>
        <w:rPr>
          <w:noProof/>
        </w:rPr>
      </w:pPr>
      <w:r w:rsidRPr="006C63B1">
        <w:rPr>
          <w:noProof/>
        </w:rPr>
        <w:t>4.</w:t>
      </w:r>
      <w:r w:rsidRPr="006C63B1">
        <w:rPr>
          <w:noProof/>
        </w:rPr>
        <w:tab/>
        <w:t>Alp E, Altun D, Cevahir F, Ersoy S, Cakir O, McLaws M-L. Evaluation of the effectiveness of an infection control program in adult intensive care units: A report from a middle-income country. American Journal of Infection Control. 2014;42(10):1056-61.</w:t>
      </w:r>
    </w:p>
    <w:p w14:paraId="1B59643B" w14:textId="77777777" w:rsidR="006C63B1" w:rsidRPr="006C63B1" w:rsidRDefault="006C63B1" w:rsidP="006C63B1">
      <w:pPr>
        <w:pStyle w:val="EndNoteBibliography"/>
        <w:rPr>
          <w:noProof/>
        </w:rPr>
      </w:pPr>
      <w:r w:rsidRPr="006C63B1">
        <w:rPr>
          <w:noProof/>
        </w:rPr>
        <w:t>5.</w:t>
      </w:r>
      <w:r w:rsidRPr="006C63B1">
        <w:rPr>
          <w:noProof/>
        </w:rPr>
        <w:tab/>
        <w:t>Anderson DJ, Gergen MF, Smathers E, Sexton DJ, Chen LF, Weber DJ, et al. Decontamination of Targeted Pathogens from Patient Rooms Using an Automated Ultraviolet-C-Emitting Device. Infection Control &amp; Hospital Epidemiology. 2013;34(05):466-71.</w:t>
      </w:r>
    </w:p>
    <w:p w14:paraId="4F66E640" w14:textId="77777777" w:rsidR="006C63B1" w:rsidRPr="006C63B1" w:rsidRDefault="006C63B1" w:rsidP="006C63B1">
      <w:pPr>
        <w:pStyle w:val="EndNoteBibliography"/>
        <w:rPr>
          <w:noProof/>
        </w:rPr>
      </w:pPr>
      <w:r w:rsidRPr="006C63B1">
        <w:rPr>
          <w:noProof/>
        </w:rPr>
        <w:t>6.</w:t>
      </w:r>
      <w:r w:rsidRPr="006C63B1">
        <w:rPr>
          <w:noProof/>
        </w:rPr>
        <w:tab/>
        <w:t>Anderson EJ, Shippee DB, Weinrobe MH, Davila MD, Katz BZ, Reddy S, et al. Indirect Protection of Adults From Rotavirus by Pediatric Rotavirus Vaccination. Clinical Infectious Diseases. 2013;56(6):755-60.</w:t>
      </w:r>
    </w:p>
    <w:p w14:paraId="399C15A5" w14:textId="77777777" w:rsidR="006C63B1" w:rsidRPr="006C63B1" w:rsidRDefault="006C63B1" w:rsidP="006C63B1">
      <w:pPr>
        <w:pStyle w:val="EndNoteBibliography"/>
        <w:rPr>
          <w:noProof/>
        </w:rPr>
      </w:pPr>
      <w:r w:rsidRPr="006C63B1">
        <w:rPr>
          <w:noProof/>
        </w:rPr>
        <w:t>7.</w:t>
      </w:r>
      <w:r w:rsidRPr="006C63B1">
        <w:rPr>
          <w:noProof/>
        </w:rPr>
        <w:tab/>
        <w:t>Angoulvant F, Levy C, Grimprel E, Varon E, Lorrot M, Biscardi S, et al. Early Impact of 13-Valent Pneumococcal Conjugate Vaccine on Community-Acquired Pneumonia in Children. Clinical Infectious Diseases. 2014;58(7):918-24.</w:t>
      </w:r>
    </w:p>
    <w:p w14:paraId="33F7201A" w14:textId="77777777" w:rsidR="006C63B1" w:rsidRPr="006C63B1" w:rsidRDefault="006C63B1" w:rsidP="006C63B1">
      <w:pPr>
        <w:pStyle w:val="EndNoteBibliography"/>
        <w:rPr>
          <w:noProof/>
        </w:rPr>
      </w:pPr>
      <w:r w:rsidRPr="006C63B1">
        <w:rPr>
          <w:noProof/>
        </w:rPr>
        <w:lastRenderedPageBreak/>
        <w:t>8.</w:t>
      </w:r>
      <w:r w:rsidRPr="006C63B1">
        <w:rPr>
          <w:noProof/>
        </w:rPr>
        <w:tab/>
        <w:t>Apisarnthanarak A, Pinitchai U, Warachan B, Warren DK, Khawcharoenporn T, Hayden MK. Effectiveness of infection prevention measures featuring advanced source control and environmental cleaning to limit transmission of extremely-drug resistant Acinetobacter baumannii in a Thai intensive care unit: An analysis before and after extensive flooding. American Journal of Infection Control. 2014;42(2):116-21.</w:t>
      </w:r>
    </w:p>
    <w:p w14:paraId="2A975206" w14:textId="77777777" w:rsidR="006C63B1" w:rsidRPr="006C63B1" w:rsidRDefault="006C63B1" w:rsidP="006C63B1">
      <w:pPr>
        <w:pStyle w:val="EndNoteBibliography"/>
        <w:rPr>
          <w:noProof/>
        </w:rPr>
      </w:pPr>
      <w:r w:rsidRPr="006C63B1">
        <w:rPr>
          <w:noProof/>
        </w:rPr>
        <w:t>9.</w:t>
      </w:r>
      <w:r w:rsidRPr="006C63B1">
        <w:rPr>
          <w:noProof/>
        </w:rPr>
        <w:tab/>
        <w:t>Ardizzone LL, Smolowitz J, Kline N, Thom B, Larson EL. Patient hand hygiene practices in surgical patients. American Journal of Infection Control. 2013;41(6):487-91.</w:t>
      </w:r>
    </w:p>
    <w:p w14:paraId="0A327C16" w14:textId="77777777" w:rsidR="006C63B1" w:rsidRPr="006C63B1" w:rsidRDefault="006C63B1" w:rsidP="006C63B1">
      <w:pPr>
        <w:pStyle w:val="EndNoteBibliography"/>
        <w:rPr>
          <w:noProof/>
        </w:rPr>
      </w:pPr>
      <w:r w:rsidRPr="006C63B1">
        <w:rPr>
          <w:noProof/>
        </w:rPr>
        <w:t>10.</w:t>
      </w:r>
      <w:r w:rsidRPr="006C63B1">
        <w:rPr>
          <w:noProof/>
        </w:rPr>
        <w:tab/>
        <w:t>Armellino D, Trivedi M, Law I, Singh N, Schilling ME, Hussain E, et al. Replicating changes in hand hygiene in a surgical intensive care unit with remote video auditing and feedback. American Journal of Infection Control. 2013;41(10):925-7.</w:t>
      </w:r>
    </w:p>
    <w:p w14:paraId="4DCF0B8B" w14:textId="77777777" w:rsidR="006C63B1" w:rsidRPr="006C63B1" w:rsidRDefault="006C63B1" w:rsidP="006C63B1">
      <w:pPr>
        <w:pStyle w:val="EndNoteBibliography"/>
        <w:rPr>
          <w:noProof/>
        </w:rPr>
      </w:pPr>
      <w:r w:rsidRPr="006C63B1">
        <w:rPr>
          <w:noProof/>
        </w:rPr>
        <w:t>11.</w:t>
      </w:r>
      <w:r w:rsidRPr="006C63B1">
        <w:rPr>
          <w:noProof/>
        </w:rPr>
        <w:tab/>
        <w:t>Armellino D, Woltmann J, Parmentier D, Musa N, Eichorn A, Silverman R, et al. Modifying the risk: Once-a-day bathing “at risk” patients in the intensive care unit with chlorhexidine gluconate. American Journal of Infection Control. 2014;42(5):571-3.</w:t>
      </w:r>
    </w:p>
    <w:p w14:paraId="1AFAAC24" w14:textId="77777777" w:rsidR="006C63B1" w:rsidRPr="006C63B1" w:rsidRDefault="006C63B1" w:rsidP="006C63B1">
      <w:pPr>
        <w:pStyle w:val="EndNoteBibliography"/>
        <w:rPr>
          <w:noProof/>
        </w:rPr>
      </w:pPr>
      <w:r w:rsidRPr="006C63B1">
        <w:rPr>
          <w:noProof/>
        </w:rPr>
        <w:t>12.</w:t>
      </w:r>
      <w:r w:rsidRPr="006C63B1">
        <w:rPr>
          <w:noProof/>
        </w:rPr>
        <w:tab/>
        <w:t>Baillie CA, Epps M, Hanish A, Fishman NO, French B, Umscheid CA. Usability and Impact of a Computerized Clinical Decision Support Intervention Designed to Reduce Urinary Catheter Utilization and Catheter-Associated Urinary Tract Infections. Infection Control &amp; Hospital Epidemiology. 2014;35(09):1147-55.</w:t>
      </w:r>
    </w:p>
    <w:p w14:paraId="1DAA8FFC" w14:textId="77777777" w:rsidR="006C63B1" w:rsidRPr="006C63B1" w:rsidRDefault="006C63B1" w:rsidP="006C63B1">
      <w:pPr>
        <w:pStyle w:val="EndNoteBibliography"/>
        <w:rPr>
          <w:noProof/>
        </w:rPr>
      </w:pPr>
      <w:r w:rsidRPr="006C63B1">
        <w:rPr>
          <w:noProof/>
        </w:rPr>
        <w:t>13.</w:t>
      </w:r>
      <w:r w:rsidRPr="006C63B1">
        <w:rPr>
          <w:noProof/>
        </w:rPr>
        <w:tab/>
        <w:t>Barnett AG, Page K, Campbell M, Brain D, Martin E, Rashleigh-Rolls R, et al. Changes in Healthcare-Associated Staphylococcus aureus Bloodstream Infections after the Introduction of a National Hand Hygiene Initiative. Infection Control &amp; Hospital Epidemiology. 2014;35(08):1029-36.</w:t>
      </w:r>
    </w:p>
    <w:p w14:paraId="33628526" w14:textId="77777777" w:rsidR="006C63B1" w:rsidRPr="006C63B1" w:rsidRDefault="006C63B1" w:rsidP="006C63B1">
      <w:pPr>
        <w:pStyle w:val="EndNoteBibliography"/>
        <w:rPr>
          <w:noProof/>
        </w:rPr>
      </w:pPr>
      <w:r w:rsidRPr="006C63B1">
        <w:rPr>
          <w:noProof/>
        </w:rPr>
        <w:t>14.</w:t>
      </w:r>
      <w:r w:rsidRPr="006C63B1">
        <w:rPr>
          <w:noProof/>
        </w:rPr>
        <w:tab/>
        <w:t>Bass P, Karki S, Rhodes D, Gonelli S, Land G, Watson K, et al. Impact of chlorhexidine-impregnated washcloths on reducing incidence of vancomycin-resistant enterococci colonization in hematology–oncology patients. American Journal of Infection Control. 2013;41(4):345-8.</w:t>
      </w:r>
    </w:p>
    <w:p w14:paraId="659ACB09" w14:textId="77777777" w:rsidR="006C63B1" w:rsidRPr="006C63B1" w:rsidRDefault="006C63B1" w:rsidP="006C63B1">
      <w:pPr>
        <w:pStyle w:val="EndNoteBibliography"/>
        <w:rPr>
          <w:noProof/>
        </w:rPr>
      </w:pPr>
      <w:r w:rsidRPr="006C63B1">
        <w:rPr>
          <w:noProof/>
        </w:rPr>
        <w:t>15.</w:t>
      </w:r>
      <w:r w:rsidRPr="006C63B1">
        <w:rPr>
          <w:noProof/>
        </w:rPr>
        <w:tab/>
        <w:t>Ben-Shimol S, Givon-Lavi N, Leibovitz E, Raiz S, Greenberg D, Dagan R. Near-Elimination of Otitis Media Caused by 13-Valent Pneumococcal Conjugate Vaccine (PCV) Serotypes in Southern Israel Shortly After Sequential Introduction of 7-Valent/13-Valent PCV. Clinical Infectious Diseases. 2014;59(12):1724-32.</w:t>
      </w:r>
    </w:p>
    <w:p w14:paraId="7E6BF600" w14:textId="77777777" w:rsidR="006C63B1" w:rsidRPr="006C63B1" w:rsidRDefault="006C63B1" w:rsidP="006C63B1">
      <w:pPr>
        <w:pStyle w:val="EndNoteBibliography"/>
        <w:rPr>
          <w:noProof/>
        </w:rPr>
      </w:pPr>
      <w:r w:rsidRPr="006C63B1">
        <w:rPr>
          <w:noProof/>
        </w:rPr>
        <w:t>16.</w:t>
      </w:r>
      <w:r w:rsidRPr="006C63B1">
        <w:rPr>
          <w:noProof/>
        </w:rPr>
        <w:tab/>
        <w:t>Bénet T, Ecochard R, Voirin N, Machut A, Lepape A, Savey A, et al. Effect of Standardized Surveillance of Intensive Care Unit–Acquired Infections on Ventilator-Associated Pneumonia Incidence. Infection Control &amp; Hospital Epidemiology. 2014;35(10):1290-3.</w:t>
      </w:r>
    </w:p>
    <w:p w14:paraId="0EC9671F" w14:textId="77777777" w:rsidR="006C63B1" w:rsidRPr="006C63B1" w:rsidRDefault="006C63B1" w:rsidP="006C63B1">
      <w:pPr>
        <w:pStyle w:val="EndNoteBibliography"/>
        <w:rPr>
          <w:noProof/>
        </w:rPr>
      </w:pPr>
      <w:r w:rsidRPr="006C63B1">
        <w:rPr>
          <w:noProof/>
        </w:rPr>
        <w:t>17.</w:t>
      </w:r>
      <w:r w:rsidRPr="006C63B1">
        <w:rPr>
          <w:noProof/>
        </w:rPr>
        <w:tab/>
        <w:t>Berenholtz SM, Lubomski LH, Weeks K, Goeschel CA, Marsteller JA, Pham JC, et al. Eliminating Central Line–Associated Bloodstream Infections: A National Patient Safety Imperative. Infection Control &amp; Hospital Epidemiology. 2014;35(01):56-62.</w:t>
      </w:r>
    </w:p>
    <w:p w14:paraId="5F85D352" w14:textId="77777777" w:rsidR="006C63B1" w:rsidRPr="006C63B1" w:rsidRDefault="006C63B1" w:rsidP="006C63B1">
      <w:pPr>
        <w:pStyle w:val="EndNoteBibliography"/>
        <w:rPr>
          <w:noProof/>
        </w:rPr>
      </w:pPr>
      <w:r w:rsidRPr="006C63B1">
        <w:rPr>
          <w:noProof/>
        </w:rPr>
        <w:t>18.</w:t>
      </w:r>
      <w:r w:rsidRPr="006C63B1">
        <w:rPr>
          <w:noProof/>
        </w:rPr>
        <w:tab/>
        <w:t>Biswal M, Rajpoot S, Dhaliwal N, Appananavar SB, Taneja N, Gupta AK. Evaluation of the short-term and long-term effect of a short series of hand hygiene campaigns on improving adherence in a tertiary care hospital in India. American Journal of Infection Control. 2014;42(9):1009-10.</w:t>
      </w:r>
    </w:p>
    <w:p w14:paraId="2C08E06F" w14:textId="77777777" w:rsidR="006C63B1" w:rsidRPr="006C63B1" w:rsidRDefault="006C63B1" w:rsidP="006C63B1">
      <w:pPr>
        <w:pStyle w:val="EndNoteBibliography"/>
        <w:rPr>
          <w:noProof/>
        </w:rPr>
      </w:pPr>
      <w:r w:rsidRPr="006C63B1">
        <w:rPr>
          <w:noProof/>
        </w:rPr>
        <w:t>19.</w:t>
      </w:r>
      <w:r w:rsidRPr="006C63B1">
        <w:rPr>
          <w:noProof/>
        </w:rPr>
        <w:tab/>
        <w:t>Biswal M, Singh NV, Kaur R, Sebastian T, Dolkar R, Appananavar SB, et al. Adherence to hand hygiene in high-risk units of a tertiary care hospital in India. American Journal of Infection Control. 2013;41(11):1114-5.</w:t>
      </w:r>
    </w:p>
    <w:p w14:paraId="6B96CE86" w14:textId="77777777" w:rsidR="006C63B1" w:rsidRPr="006C63B1" w:rsidRDefault="006C63B1" w:rsidP="006C63B1">
      <w:pPr>
        <w:pStyle w:val="EndNoteBibliography"/>
        <w:rPr>
          <w:noProof/>
        </w:rPr>
      </w:pPr>
      <w:r w:rsidRPr="006C63B1">
        <w:rPr>
          <w:noProof/>
        </w:rPr>
        <w:t>20.</w:t>
      </w:r>
      <w:r w:rsidRPr="006C63B1">
        <w:rPr>
          <w:noProof/>
        </w:rPr>
        <w:tab/>
        <w:t>Bodily M, McMullen KM, Russo AJ, Kittur ND, Hoppe-Bauer J, Warren DK. Discontinuation of Reflex Testing of Stool Samples for Vancomycin-Resistant Enterococci Resulted in Increased Prevalence. Infection Control &amp; Hospital Epidemiology. 2013;34(08):838-40.</w:t>
      </w:r>
    </w:p>
    <w:p w14:paraId="137DE078" w14:textId="77777777" w:rsidR="006C63B1" w:rsidRPr="006C63B1" w:rsidRDefault="006C63B1" w:rsidP="006C63B1">
      <w:pPr>
        <w:pStyle w:val="EndNoteBibliography"/>
        <w:rPr>
          <w:noProof/>
        </w:rPr>
      </w:pPr>
      <w:r w:rsidRPr="006C63B1">
        <w:rPr>
          <w:noProof/>
        </w:rPr>
        <w:t>21.</w:t>
      </w:r>
      <w:r w:rsidRPr="006C63B1">
        <w:rPr>
          <w:noProof/>
        </w:rPr>
        <w:tab/>
        <w:t>Boyce JM, Nadeau J, Dumigan D, Miller D, Dubowsky C, Reilly L, et al. Obtaining Blood Cultures by Venipuncture versus from Central Lines Impact on Blood Culture Contamination Rates and Potential Effect on Central Line–Associated Bloodstream Infection Reporting. Infection Control &amp; Hospital Epidemiology. 2013;34(10):1042-7.</w:t>
      </w:r>
    </w:p>
    <w:p w14:paraId="5F1923C0" w14:textId="77777777" w:rsidR="006C63B1" w:rsidRPr="006C63B1" w:rsidRDefault="006C63B1" w:rsidP="006C63B1">
      <w:pPr>
        <w:pStyle w:val="EndNoteBibliography"/>
        <w:rPr>
          <w:noProof/>
        </w:rPr>
      </w:pPr>
      <w:r w:rsidRPr="006C63B1">
        <w:rPr>
          <w:noProof/>
        </w:rPr>
        <w:t>22.</w:t>
      </w:r>
      <w:r w:rsidRPr="006C63B1">
        <w:rPr>
          <w:noProof/>
        </w:rPr>
        <w:tab/>
        <w:t>Brañas P, Morales E, Ríos F, Sanz F, Gutiérrez E, Quintanilla N, et al. Usefulness of endoluminal catheter colonization surveillance cultures to reduce catheter-related bloodstream infections in hemodialysis. American Journal of Infection Control. 2014;42(11):1182-7.</w:t>
      </w:r>
    </w:p>
    <w:p w14:paraId="627D5384" w14:textId="77777777" w:rsidR="006C63B1" w:rsidRPr="006C63B1" w:rsidRDefault="006C63B1" w:rsidP="006C63B1">
      <w:pPr>
        <w:pStyle w:val="EndNoteBibliography"/>
        <w:rPr>
          <w:noProof/>
        </w:rPr>
      </w:pPr>
      <w:r w:rsidRPr="006C63B1">
        <w:rPr>
          <w:noProof/>
        </w:rPr>
        <w:t>23.</w:t>
      </w:r>
      <w:r w:rsidRPr="006C63B1">
        <w:rPr>
          <w:noProof/>
        </w:rPr>
        <w:tab/>
        <w:t>Branch-Elliman W, Robillard E, McCarthy Jr G, Gupta K. Direct feedback with the ATP luminometer as a process improvement tool for terminal cleaning of patient rooms. American Journal of Infection Control. 2014;42(2):195-7.</w:t>
      </w:r>
    </w:p>
    <w:p w14:paraId="7CF9D5D4" w14:textId="77777777" w:rsidR="006C63B1" w:rsidRPr="006C63B1" w:rsidRDefault="006C63B1" w:rsidP="006C63B1">
      <w:pPr>
        <w:pStyle w:val="EndNoteBibliography"/>
        <w:rPr>
          <w:noProof/>
        </w:rPr>
      </w:pPr>
      <w:r w:rsidRPr="006C63B1">
        <w:rPr>
          <w:noProof/>
        </w:rPr>
        <w:t>24.</w:t>
      </w:r>
      <w:r w:rsidRPr="006C63B1">
        <w:rPr>
          <w:noProof/>
        </w:rPr>
        <w:tab/>
        <w:t>Calderwood MS, Kleinman K, Soumerai SB, Jin R, Gay C, Piatt R, et al. Impact of Medicare's Payment Policy on Mediastinitis Following Coronary Artery Bypass Graft Surgery in US Hospitals. Infection Control &amp; Hospital Epidemiology. 2014;35(02):144-51.</w:t>
      </w:r>
    </w:p>
    <w:p w14:paraId="178D0EEB" w14:textId="77777777" w:rsidR="006C63B1" w:rsidRPr="006C63B1" w:rsidRDefault="006C63B1" w:rsidP="006C63B1">
      <w:pPr>
        <w:pStyle w:val="EndNoteBibliography"/>
        <w:rPr>
          <w:noProof/>
        </w:rPr>
      </w:pPr>
      <w:r w:rsidRPr="006C63B1">
        <w:rPr>
          <w:noProof/>
        </w:rPr>
        <w:t>25.</w:t>
      </w:r>
      <w:r w:rsidRPr="006C63B1">
        <w:rPr>
          <w:noProof/>
        </w:rPr>
        <w:tab/>
        <w:t>Chiba N, Morozumi M, Shouji M, Wajima T, Iwata S, Ubukata K. Changes in Capsule and Drug Resistance of Pneumococci after Introduction of PCV7, Japan, 2010-2013. Emerging Infectious Diseases. 2014;20(7):1132-9.</w:t>
      </w:r>
    </w:p>
    <w:p w14:paraId="19820C3D" w14:textId="77777777" w:rsidR="006C63B1" w:rsidRPr="006C63B1" w:rsidRDefault="006C63B1" w:rsidP="006C63B1">
      <w:pPr>
        <w:pStyle w:val="EndNoteBibliography"/>
        <w:rPr>
          <w:noProof/>
        </w:rPr>
      </w:pPr>
      <w:r w:rsidRPr="006C63B1">
        <w:rPr>
          <w:noProof/>
        </w:rPr>
        <w:t>26.</w:t>
      </w:r>
      <w:r w:rsidRPr="006C63B1">
        <w:rPr>
          <w:noProof/>
        </w:rPr>
        <w:tab/>
        <w:t>Chien C-Y, Lin C-H, Hsu R-B. Care bundle to prevent methicillin-resistant Staphylococcus aureus sternal wound infection after off-pump coronary artery bypass. American Journal of Infection Control. 2014;42(5):562-4.</w:t>
      </w:r>
    </w:p>
    <w:p w14:paraId="2D1C42D9" w14:textId="77777777" w:rsidR="006C63B1" w:rsidRPr="006C63B1" w:rsidRDefault="006C63B1" w:rsidP="006C63B1">
      <w:pPr>
        <w:pStyle w:val="EndNoteBibliography"/>
        <w:rPr>
          <w:noProof/>
        </w:rPr>
      </w:pPr>
      <w:r w:rsidRPr="006C63B1">
        <w:rPr>
          <w:noProof/>
        </w:rPr>
        <w:t>27.</w:t>
      </w:r>
      <w:r w:rsidRPr="006C63B1">
        <w:rPr>
          <w:noProof/>
        </w:rPr>
        <w:tab/>
        <w:t>Cho O-H, Bak MH, Baek EH, Park K-H, Kim S, Bae I-G. Successful control of carbapenem-resistant Acinetobacter baumannii in a Korean university hospital: A 6-year perspective. American Journal of Infection Control. 2014;42(9):976-9.</w:t>
      </w:r>
    </w:p>
    <w:p w14:paraId="303D4BA3" w14:textId="77777777" w:rsidR="006C63B1" w:rsidRPr="006C63B1" w:rsidRDefault="006C63B1" w:rsidP="006C63B1">
      <w:pPr>
        <w:pStyle w:val="EndNoteBibliography"/>
        <w:rPr>
          <w:noProof/>
        </w:rPr>
      </w:pPr>
      <w:r w:rsidRPr="006C63B1">
        <w:rPr>
          <w:noProof/>
        </w:rPr>
        <w:t>28.</w:t>
      </w:r>
      <w:r w:rsidRPr="006C63B1">
        <w:rPr>
          <w:noProof/>
        </w:rPr>
        <w:tab/>
        <w:t>Clark C, Taenzer A, Charette K, Whitty M. Decreasing contamination of the anesthesia environment. American Journal of Infection Control. 2014;42(11):1223-5.</w:t>
      </w:r>
    </w:p>
    <w:p w14:paraId="3A8B66A9" w14:textId="77777777" w:rsidR="006C63B1" w:rsidRPr="006C63B1" w:rsidRDefault="006C63B1" w:rsidP="006C63B1">
      <w:pPr>
        <w:pStyle w:val="EndNoteBibliography"/>
        <w:rPr>
          <w:noProof/>
        </w:rPr>
      </w:pPr>
      <w:r w:rsidRPr="006C63B1">
        <w:rPr>
          <w:noProof/>
        </w:rPr>
        <w:t>29.</w:t>
      </w:r>
      <w:r w:rsidRPr="006C63B1">
        <w:rPr>
          <w:noProof/>
        </w:rPr>
        <w:tab/>
        <w:t>Cohen R, Shimoni Z, Ghara R, Ram R, Ben-Ami R. Effect of a ventilator-focused intervention on the rate of Acinetobacter baumannii infection among ventilated patients. American Journal of Infection Control. 2014;42(9):996-1001.</w:t>
      </w:r>
    </w:p>
    <w:p w14:paraId="10EE2EF3" w14:textId="77777777" w:rsidR="006C63B1" w:rsidRPr="006C63B1" w:rsidRDefault="006C63B1" w:rsidP="006C63B1">
      <w:pPr>
        <w:pStyle w:val="EndNoteBibliography"/>
        <w:rPr>
          <w:noProof/>
        </w:rPr>
      </w:pPr>
      <w:r w:rsidRPr="006C63B1">
        <w:rPr>
          <w:noProof/>
        </w:rPr>
        <w:t>30.</w:t>
      </w:r>
      <w:r w:rsidRPr="006C63B1">
        <w:rPr>
          <w:noProof/>
        </w:rPr>
        <w:tab/>
        <w:t>Coles CL, Mabula K, Seidman JC, Levens J, Mkocha H, Munoz B, et al. Mass Distribution of Azithromycin for Trachoma Control Is Associated With Increased Risk of Azithromycin-Resistant Streptococcus pneumoniae Carriage in Young Children 6 Months After Treatment. Clinical Infectious Diseases. 2013;56(11):1519-26.</w:t>
      </w:r>
    </w:p>
    <w:p w14:paraId="1C8BD3AE" w14:textId="77777777" w:rsidR="006C63B1" w:rsidRPr="006C63B1" w:rsidRDefault="006C63B1" w:rsidP="006C63B1">
      <w:pPr>
        <w:pStyle w:val="EndNoteBibliography"/>
        <w:rPr>
          <w:noProof/>
        </w:rPr>
      </w:pPr>
      <w:r w:rsidRPr="006C63B1">
        <w:rPr>
          <w:noProof/>
        </w:rPr>
        <w:t>31.</w:t>
      </w:r>
      <w:r w:rsidRPr="006C63B1">
        <w:rPr>
          <w:noProof/>
        </w:rPr>
        <w:tab/>
        <w:t>Copeland DL, Basurto-Davila R, Chung W, Kurian A, Fishbein DB, Szymanowski P, et al. Effectiveness of a School District Closure for Pandemic Influenza A (H1N1) on Acute Respiratory Illnesses in the Community: A Natural Experiment. Clinical Infectious Diseases. 2013;56(4):509-16.</w:t>
      </w:r>
    </w:p>
    <w:p w14:paraId="3B4484EA" w14:textId="77777777" w:rsidR="006C63B1" w:rsidRPr="006C63B1" w:rsidRDefault="006C63B1" w:rsidP="006C63B1">
      <w:pPr>
        <w:pStyle w:val="EndNoteBibliography"/>
        <w:rPr>
          <w:noProof/>
        </w:rPr>
      </w:pPr>
      <w:r w:rsidRPr="006C63B1">
        <w:rPr>
          <w:noProof/>
        </w:rPr>
        <w:t>32.</w:t>
      </w:r>
      <w:r w:rsidRPr="006C63B1">
        <w:rPr>
          <w:noProof/>
        </w:rPr>
        <w:tab/>
        <w:t>Corcoran S, Jackson V, Coulter-Smith S, Loughrey J, McKenna P, Cafferkey M. Surgical site infection after cesarean section: Implementing 3 changes to improve the quality of patient care. American Journal of Infection Control. 2013;41(12):1258-63.</w:t>
      </w:r>
    </w:p>
    <w:p w14:paraId="4EABE285" w14:textId="77777777" w:rsidR="006C63B1" w:rsidRPr="006C63B1" w:rsidRDefault="006C63B1" w:rsidP="006C63B1">
      <w:pPr>
        <w:pStyle w:val="EndNoteBibliography"/>
        <w:rPr>
          <w:noProof/>
        </w:rPr>
      </w:pPr>
      <w:r w:rsidRPr="006C63B1">
        <w:rPr>
          <w:noProof/>
        </w:rPr>
        <w:t>33.</w:t>
      </w:r>
      <w:r w:rsidRPr="006C63B1">
        <w:rPr>
          <w:noProof/>
        </w:rPr>
        <w:tab/>
        <w:t>Crews JD, Whaley E, Syblik D, Starke J. Sustained Improvement in Hand Hygiene at a Children's Hospital. Infection Control &amp; Hospital Epidemiology. 2013;34(07):751-3.</w:t>
      </w:r>
    </w:p>
    <w:p w14:paraId="331DD62B" w14:textId="77777777" w:rsidR="006C63B1" w:rsidRPr="006C63B1" w:rsidRDefault="006C63B1" w:rsidP="006C63B1">
      <w:pPr>
        <w:pStyle w:val="EndNoteBibliography"/>
        <w:rPr>
          <w:noProof/>
        </w:rPr>
      </w:pPr>
      <w:r w:rsidRPr="006C63B1">
        <w:rPr>
          <w:noProof/>
        </w:rPr>
        <w:t>34.</w:t>
      </w:r>
      <w:r w:rsidRPr="006C63B1">
        <w:rPr>
          <w:noProof/>
        </w:rPr>
        <w:tab/>
        <w:t>Cruz-Rodríguez NC, Hernández-García R, Salinas-Caballero AG, Pérez-Rodríguez E, Garza-González E, Camacho-Ortiz A. The effect of pharmacy restriction of clindamycin on Clostridium difficile infection rates in an orthopedics ward. American Journal of Infection Control. 2014;42(6):e71-e3.</w:t>
      </w:r>
    </w:p>
    <w:p w14:paraId="1AADFEE6" w14:textId="77777777" w:rsidR="006C63B1" w:rsidRPr="006C63B1" w:rsidRDefault="006C63B1" w:rsidP="006C63B1">
      <w:pPr>
        <w:pStyle w:val="EndNoteBibliography"/>
        <w:rPr>
          <w:noProof/>
        </w:rPr>
      </w:pPr>
      <w:r w:rsidRPr="006C63B1">
        <w:rPr>
          <w:noProof/>
        </w:rPr>
        <w:t>35.</w:t>
      </w:r>
      <w:r w:rsidRPr="006C63B1">
        <w:rPr>
          <w:noProof/>
        </w:rPr>
        <w:tab/>
        <w:t>D'Egidio G, Patel R, Rashidi B, Mansour M, Sabri E, Milgram P. A study of the efficacy of flashing lights to increase the salience of alcohol-gel dispensers for improving hand hygiene compliance. American Journal of Infection Control. 2014;42(8):852-5.</w:t>
      </w:r>
    </w:p>
    <w:p w14:paraId="201877C7" w14:textId="77777777" w:rsidR="006C63B1" w:rsidRPr="006C63B1" w:rsidRDefault="006C63B1" w:rsidP="006C63B1">
      <w:pPr>
        <w:pStyle w:val="EndNoteBibliography"/>
        <w:rPr>
          <w:noProof/>
        </w:rPr>
      </w:pPr>
      <w:r w:rsidRPr="006C63B1">
        <w:rPr>
          <w:noProof/>
        </w:rPr>
        <w:t>36.</w:t>
      </w:r>
      <w:r w:rsidRPr="006C63B1">
        <w:rPr>
          <w:noProof/>
        </w:rPr>
        <w:tab/>
        <w:t>Dellit TH, Chan JD, Fulton C, Pergamit RF, McNamara EA, Kim LJ, et al. Reduction in Clostridium difficile Infections among Neurosurgical Patients Associated with Discontinuation of Antimicrobial Prophylaxis for the Duration of External Ventricular Drain Placement. Infection Control &amp; Hospital Epidemiology. 2014;35(05):589-90.</w:t>
      </w:r>
    </w:p>
    <w:p w14:paraId="65B7C5F0" w14:textId="77777777" w:rsidR="006C63B1" w:rsidRPr="006C63B1" w:rsidRDefault="006C63B1" w:rsidP="006C63B1">
      <w:pPr>
        <w:pStyle w:val="EndNoteBibliography"/>
        <w:rPr>
          <w:noProof/>
        </w:rPr>
      </w:pPr>
      <w:r w:rsidRPr="006C63B1">
        <w:rPr>
          <w:noProof/>
        </w:rPr>
        <w:t>37.</w:t>
      </w:r>
      <w:r w:rsidRPr="006C63B1">
        <w:rPr>
          <w:noProof/>
        </w:rPr>
        <w:tab/>
        <w:t>dos Santos RP, Konkewicz LR, Nagel FM, Lisboa T, Xavier RC, Jacoby T, et al. Changes in hand hygiene compliance after a multimodal intervention and seasonality variation. American Journal of Infection Control. 2013;41(11):1012-6.</w:t>
      </w:r>
    </w:p>
    <w:p w14:paraId="56316E50" w14:textId="77777777" w:rsidR="006C63B1" w:rsidRPr="006C63B1" w:rsidRDefault="006C63B1" w:rsidP="006C63B1">
      <w:pPr>
        <w:pStyle w:val="EndNoteBibliography"/>
        <w:rPr>
          <w:noProof/>
        </w:rPr>
      </w:pPr>
      <w:r w:rsidRPr="006C63B1">
        <w:rPr>
          <w:noProof/>
        </w:rPr>
        <w:t>38.</w:t>
      </w:r>
      <w:r w:rsidRPr="006C63B1">
        <w:rPr>
          <w:noProof/>
        </w:rPr>
        <w:tab/>
        <w:t>Duda S, Kandiah S, Stout JE, Baron JL, Yassin M, Fabrizio M, et al. Evaluation of a New Monochloramine Generation System for Controlling Legionella in Building Hot Water Systems. Infection Control &amp; Hospital Epidemiology. 2014;35(11):1356-63.</w:t>
      </w:r>
    </w:p>
    <w:p w14:paraId="4161E301" w14:textId="77777777" w:rsidR="006C63B1" w:rsidRPr="006C63B1" w:rsidRDefault="006C63B1" w:rsidP="006C63B1">
      <w:pPr>
        <w:pStyle w:val="EndNoteBibliography"/>
        <w:rPr>
          <w:noProof/>
        </w:rPr>
      </w:pPr>
      <w:r w:rsidRPr="006C63B1">
        <w:rPr>
          <w:noProof/>
        </w:rPr>
        <w:t>39.</w:t>
      </w:r>
      <w:r w:rsidRPr="006C63B1">
        <w:rPr>
          <w:noProof/>
        </w:rPr>
        <w:tab/>
        <w:t>Dumyati G, Concannon C, van Wijngaarden E, Love TMT, Graman P, Pettis AM, et al. Sustained reduction of central line–associated bloodstream infections outside the intensive care unit with a multimodal intervention focusing on central line maintenance. American Journal of Infection Control. 2014;42(7):723-30.</w:t>
      </w:r>
    </w:p>
    <w:p w14:paraId="634E8570" w14:textId="77777777" w:rsidR="006C63B1" w:rsidRPr="006C63B1" w:rsidRDefault="006C63B1" w:rsidP="006C63B1">
      <w:pPr>
        <w:pStyle w:val="EndNoteBibliography"/>
        <w:rPr>
          <w:noProof/>
        </w:rPr>
      </w:pPr>
      <w:r w:rsidRPr="006C63B1">
        <w:rPr>
          <w:noProof/>
        </w:rPr>
        <w:t>40.</w:t>
      </w:r>
      <w:r w:rsidRPr="006C63B1">
        <w:rPr>
          <w:noProof/>
        </w:rPr>
        <w:tab/>
        <w:t>Edwards M, Purpura J, Kochvar G. Quality improvement intervention reduces episodes of long-term acute care hospital central line–associated infections. American Journal of Infection Control. 2014;42(7):735-8.</w:t>
      </w:r>
    </w:p>
    <w:p w14:paraId="5661FEFD" w14:textId="77777777" w:rsidR="006C63B1" w:rsidRPr="006C63B1" w:rsidRDefault="006C63B1" w:rsidP="006C63B1">
      <w:pPr>
        <w:pStyle w:val="EndNoteBibliography"/>
        <w:rPr>
          <w:noProof/>
        </w:rPr>
      </w:pPr>
      <w:r w:rsidRPr="006C63B1">
        <w:rPr>
          <w:noProof/>
        </w:rPr>
        <w:t>41.</w:t>
      </w:r>
      <w:r w:rsidRPr="006C63B1">
        <w:rPr>
          <w:noProof/>
        </w:rPr>
        <w:tab/>
        <w:t>El-Kafrawy U, Taylor RJ, Francis N, Boussabaine E, Badrideen M. Effectiveness of a neonatal intensive care unit access intercom linked audiovisual display monitor highlighting infection control procedures. American Journal of Infection Control. 2013;41(8):749-50.</w:t>
      </w:r>
    </w:p>
    <w:p w14:paraId="08801FEF" w14:textId="77777777" w:rsidR="006C63B1" w:rsidRPr="006C63B1" w:rsidRDefault="006C63B1" w:rsidP="006C63B1">
      <w:pPr>
        <w:pStyle w:val="EndNoteBibliography"/>
        <w:rPr>
          <w:noProof/>
        </w:rPr>
      </w:pPr>
      <w:r w:rsidRPr="006C63B1">
        <w:rPr>
          <w:noProof/>
        </w:rPr>
        <w:t>42.</w:t>
      </w:r>
      <w:r w:rsidRPr="006C63B1">
        <w:rPr>
          <w:noProof/>
        </w:rPr>
        <w:tab/>
        <w:t>Enfield KB, Huq NN, Gosseling MF, Low DJ, Hazen KC, Toney DM, et al. Control of Simultaneous Outbreaks of Carbapenemase-Producing Enterobacteriaceae and Extensively Drug-Resistant Acinetobacter baumannii Infection in an Intensive Care Unit Using Interventions Promoted in the Centers for Disease Control and Prevention 2012 Carbapenemase-Resistant Enterobacteriaceae Toolkit. Infection Control &amp; Hospital Epidemiology. 2014;35(07):810-7.</w:t>
      </w:r>
    </w:p>
    <w:p w14:paraId="3655B624" w14:textId="77777777" w:rsidR="006C63B1" w:rsidRPr="006C63B1" w:rsidRDefault="006C63B1" w:rsidP="006C63B1">
      <w:pPr>
        <w:pStyle w:val="EndNoteBibliography"/>
        <w:rPr>
          <w:noProof/>
        </w:rPr>
      </w:pPr>
      <w:r w:rsidRPr="006C63B1">
        <w:rPr>
          <w:noProof/>
        </w:rPr>
        <w:t>43.</w:t>
      </w:r>
      <w:r w:rsidRPr="006C63B1">
        <w:rPr>
          <w:noProof/>
        </w:rPr>
        <w:tab/>
        <w:t>Eom JS, Lee M-S, Chun H-K, Choi HJ, Jung S-Y, Kim Y-S, et al. The impact of a ventilator bundle on preventing ventilator-associated pneumonia: A multicenter study. American Journal of Infection Control. 2014;42(1):34-7.</w:t>
      </w:r>
    </w:p>
    <w:p w14:paraId="11396443" w14:textId="77777777" w:rsidR="006C63B1" w:rsidRPr="006C63B1" w:rsidRDefault="006C63B1" w:rsidP="006C63B1">
      <w:pPr>
        <w:pStyle w:val="EndNoteBibliography"/>
        <w:rPr>
          <w:noProof/>
        </w:rPr>
      </w:pPr>
      <w:r w:rsidRPr="006C63B1">
        <w:rPr>
          <w:noProof/>
        </w:rPr>
        <w:t>44.</w:t>
      </w:r>
      <w:r w:rsidRPr="006C63B1">
        <w:rPr>
          <w:noProof/>
        </w:rPr>
        <w:tab/>
        <w:t>Esolen LM, Kilheeney KL. A mandatory campaign to vaccinate health care workers against pertussis. American Journal of Infection Control. 2013;41(8):740-2.</w:t>
      </w:r>
    </w:p>
    <w:p w14:paraId="61C8285E" w14:textId="77777777" w:rsidR="006C63B1" w:rsidRPr="006C63B1" w:rsidRDefault="006C63B1" w:rsidP="006C63B1">
      <w:pPr>
        <w:pStyle w:val="EndNoteBibliography"/>
        <w:rPr>
          <w:noProof/>
        </w:rPr>
      </w:pPr>
      <w:r w:rsidRPr="006C63B1">
        <w:rPr>
          <w:noProof/>
        </w:rPr>
        <w:t>45.</w:t>
      </w:r>
      <w:r w:rsidRPr="006C63B1">
        <w:rPr>
          <w:noProof/>
        </w:rPr>
        <w:tab/>
        <w:t>Evans ME, Kralovic SM, Simbartl LA, Freyberg RW, Obrosky DS, Roselle GA, et al. Nationwide reduction of health care–associated methicillin-resistant Staphylococcus aureus infections in Veterans Affairs long-term care facilities. American Journal of Infection Control. 2014;42(1):60-2.</w:t>
      </w:r>
    </w:p>
    <w:p w14:paraId="56C189AB" w14:textId="77777777" w:rsidR="006C63B1" w:rsidRPr="006C63B1" w:rsidRDefault="006C63B1" w:rsidP="006C63B1">
      <w:pPr>
        <w:pStyle w:val="EndNoteBibliography"/>
        <w:rPr>
          <w:noProof/>
        </w:rPr>
      </w:pPr>
      <w:r w:rsidRPr="006C63B1">
        <w:rPr>
          <w:noProof/>
        </w:rPr>
        <w:t>46.</w:t>
      </w:r>
      <w:r w:rsidRPr="006C63B1">
        <w:rPr>
          <w:noProof/>
        </w:rPr>
        <w:tab/>
        <w:t>Evans ME, Kralovic SM, Simbartl LA, Obrosky DS, Hammond MC, Goldstein B, et al. Prevention of methicillin-resistant Staphylococcus aureus infections in spinal cord injury units. American Journal of Infection Control. 2013;41(5):422-6.</w:t>
      </w:r>
    </w:p>
    <w:p w14:paraId="59CB580F" w14:textId="77777777" w:rsidR="006C63B1" w:rsidRPr="006C63B1" w:rsidRDefault="006C63B1" w:rsidP="006C63B1">
      <w:pPr>
        <w:pStyle w:val="EndNoteBibliography"/>
        <w:rPr>
          <w:noProof/>
        </w:rPr>
      </w:pPr>
      <w:r w:rsidRPr="006C63B1">
        <w:rPr>
          <w:noProof/>
        </w:rPr>
        <w:t>47.</w:t>
      </w:r>
      <w:r w:rsidRPr="006C63B1">
        <w:rPr>
          <w:noProof/>
        </w:rPr>
        <w:tab/>
        <w:t>Fakih MG, Jones K, Rey JE, Takla R, Szpunar S, Brown K, et al. Peripheral venous catheter care in the emergency department: Education and feedback lead to marked improvements. American Journal of Infection Control. 2013;41(6):531-6.</w:t>
      </w:r>
    </w:p>
    <w:p w14:paraId="68FE29B6" w14:textId="77777777" w:rsidR="006C63B1" w:rsidRPr="006C63B1" w:rsidRDefault="006C63B1" w:rsidP="006C63B1">
      <w:pPr>
        <w:pStyle w:val="EndNoteBibliography"/>
        <w:rPr>
          <w:noProof/>
        </w:rPr>
      </w:pPr>
      <w:r w:rsidRPr="006C63B1">
        <w:rPr>
          <w:noProof/>
        </w:rPr>
        <w:t>48.</w:t>
      </w:r>
      <w:r w:rsidRPr="006C63B1">
        <w:rPr>
          <w:noProof/>
        </w:rPr>
        <w:tab/>
        <w:t>Fakih MG, Rey JE, Pena ME, Szpunar S, Saravolatz LD. Sustained reductions in urinary catheter use over 5 years: Bedside nurses view themselves responsible for evaluation of catheter necessity. American Journal of Infection Control. 2013;41(3):236-9.</w:t>
      </w:r>
    </w:p>
    <w:p w14:paraId="79932B64" w14:textId="77777777" w:rsidR="006C63B1" w:rsidRPr="006C63B1" w:rsidRDefault="006C63B1" w:rsidP="006C63B1">
      <w:pPr>
        <w:pStyle w:val="EndNoteBibliography"/>
        <w:rPr>
          <w:noProof/>
        </w:rPr>
      </w:pPr>
      <w:r w:rsidRPr="006C63B1">
        <w:rPr>
          <w:noProof/>
        </w:rPr>
        <w:t>49.</w:t>
      </w:r>
      <w:r w:rsidRPr="006C63B1">
        <w:rPr>
          <w:noProof/>
        </w:rPr>
        <w:tab/>
        <w:t>Friedman ND, Walton AL, Boyd S, Tremonti C, Low J, Styles K, et al. The effectiveness of a single-stage versus traditional three-staged protocol of hospital disinfection at eradicating vancomycin-resistant Enterococci from frequently touched surfaces. American Journal of Infection Control. 2013;41(3):227-31.</w:t>
      </w:r>
    </w:p>
    <w:p w14:paraId="1DF49A56" w14:textId="77777777" w:rsidR="006C63B1" w:rsidRPr="006C63B1" w:rsidRDefault="006C63B1" w:rsidP="006C63B1">
      <w:pPr>
        <w:pStyle w:val="EndNoteBibliography"/>
        <w:rPr>
          <w:noProof/>
        </w:rPr>
      </w:pPr>
      <w:r w:rsidRPr="006C63B1">
        <w:rPr>
          <w:noProof/>
        </w:rPr>
        <w:t>50.</w:t>
      </w:r>
      <w:r w:rsidRPr="006C63B1">
        <w:rPr>
          <w:noProof/>
        </w:rPr>
        <w:tab/>
        <w:t>Garza RC, Basurto-Dávila R, Ortega-Sanchez I, Carlino LO, Meltzer MI, Albalak R, et al. Effect of Winter School Breaks on Influenza-like Illness, Argentina, 2005-2008. Emerging Infectious Diseases. 2013;19(6):938-44.</w:t>
      </w:r>
    </w:p>
    <w:p w14:paraId="4BD18439" w14:textId="77777777" w:rsidR="006C63B1" w:rsidRPr="006C63B1" w:rsidRDefault="006C63B1" w:rsidP="006C63B1">
      <w:pPr>
        <w:pStyle w:val="EndNoteBibliography"/>
        <w:rPr>
          <w:noProof/>
        </w:rPr>
      </w:pPr>
      <w:r w:rsidRPr="006C63B1">
        <w:rPr>
          <w:noProof/>
        </w:rPr>
        <w:t>51.</w:t>
      </w:r>
      <w:r w:rsidRPr="006C63B1">
        <w:rPr>
          <w:noProof/>
        </w:rPr>
        <w:tab/>
        <w:t>Gillespie E, Rodrigues A, Wright L, Williams N, Stuart RL. Improving antibiotic stewardship by involving nurses. American Journal of Infection Control. 2013;41(4):365-7.</w:t>
      </w:r>
    </w:p>
    <w:p w14:paraId="3FCA5447" w14:textId="77777777" w:rsidR="006C63B1" w:rsidRPr="006C63B1" w:rsidRDefault="006C63B1" w:rsidP="006C63B1">
      <w:pPr>
        <w:pStyle w:val="EndNoteBibliography"/>
        <w:rPr>
          <w:noProof/>
        </w:rPr>
      </w:pPr>
      <w:r w:rsidRPr="006C63B1">
        <w:rPr>
          <w:noProof/>
        </w:rPr>
        <w:t>52.</w:t>
      </w:r>
      <w:r w:rsidRPr="006C63B1">
        <w:rPr>
          <w:noProof/>
        </w:rPr>
        <w:tab/>
        <w:t>Gillespie E, Wilson J, Lovegrove A, Scott C, Abernethy M, Kotsanas D, et al. Environment cleaning without chemicals in clinical settings. American Journal of Infection Control. 2013;41(5):461-3.</w:t>
      </w:r>
    </w:p>
    <w:p w14:paraId="500FEBE7" w14:textId="77777777" w:rsidR="006C63B1" w:rsidRPr="006C63B1" w:rsidRDefault="006C63B1" w:rsidP="006C63B1">
      <w:pPr>
        <w:pStyle w:val="EndNoteBibliography"/>
        <w:rPr>
          <w:noProof/>
        </w:rPr>
      </w:pPr>
      <w:r w:rsidRPr="006C63B1">
        <w:rPr>
          <w:noProof/>
        </w:rPr>
        <w:t>53.</w:t>
      </w:r>
      <w:r w:rsidRPr="006C63B1">
        <w:rPr>
          <w:noProof/>
        </w:rPr>
        <w:tab/>
        <w:t>Gould CV, Edwards JR, Cohen J, Bamberg WM, Clark LA, Farley MM, et al. Effect of Nucleic Acid Amplification Testing on Population-Based Incidence Rates of Clostridium difficile Infection. Clinical Infectious Diseases. 2013;57(9):1304-7.</w:t>
      </w:r>
    </w:p>
    <w:p w14:paraId="0DD9DB08" w14:textId="77777777" w:rsidR="006C63B1" w:rsidRPr="006C63B1" w:rsidRDefault="006C63B1" w:rsidP="006C63B1">
      <w:pPr>
        <w:pStyle w:val="EndNoteBibliography"/>
        <w:rPr>
          <w:noProof/>
        </w:rPr>
      </w:pPr>
      <w:r w:rsidRPr="006C63B1">
        <w:rPr>
          <w:noProof/>
        </w:rPr>
        <w:t>54.</w:t>
      </w:r>
      <w:r w:rsidRPr="006C63B1">
        <w:rPr>
          <w:noProof/>
        </w:rPr>
        <w:tab/>
        <w:t>Guerrero DM, Carling PC, Jury LA, Ponnada S, Nerandzic MM, Donskey CJ. Beyond the Hawthorne Effect: Reduction of Clostridium difficile Environmental Contamination through Active Intervention to Improve Cleaning Practices. Infection Control &amp; Hospital Epidemiology. 2013;34(05):524-6.</w:t>
      </w:r>
    </w:p>
    <w:p w14:paraId="79B47AC6" w14:textId="77777777" w:rsidR="006C63B1" w:rsidRPr="006C63B1" w:rsidRDefault="006C63B1" w:rsidP="006C63B1">
      <w:pPr>
        <w:pStyle w:val="EndNoteBibliography"/>
        <w:rPr>
          <w:noProof/>
        </w:rPr>
      </w:pPr>
      <w:r w:rsidRPr="006C63B1">
        <w:rPr>
          <w:noProof/>
        </w:rPr>
        <w:t>55.</w:t>
      </w:r>
      <w:r w:rsidRPr="006C63B1">
        <w:rPr>
          <w:noProof/>
        </w:rPr>
        <w:tab/>
        <w:t>Gupta A, Kapil A, Kabra SK, Lodha R, Sood S, Dhawan B, et al. Assessing the impact of an educational intervention on ventilator-associated pneumonia in a pediatric critical care unit. American Journal of Infection Control. 2014;42(2):111-5.</w:t>
      </w:r>
    </w:p>
    <w:p w14:paraId="1BD6F8F7" w14:textId="77777777" w:rsidR="006C63B1" w:rsidRPr="006C63B1" w:rsidRDefault="006C63B1" w:rsidP="006C63B1">
      <w:pPr>
        <w:pStyle w:val="EndNoteBibliography"/>
        <w:rPr>
          <w:noProof/>
        </w:rPr>
      </w:pPr>
      <w:r w:rsidRPr="006C63B1">
        <w:rPr>
          <w:noProof/>
        </w:rPr>
        <w:t>56.</w:t>
      </w:r>
      <w:r w:rsidRPr="006C63B1">
        <w:rPr>
          <w:noProof/>
        </w:rPr>
        <w:tab/>
        <w:t>Haas JP, Menz J, Dusza S, Montecalvo MA. Implementation and impact of ultraviolet environmental disinfection in an acute care setting. American Journal of Infection Control. 2014;42(6):586-90.</w:t>
      </w:r>
    </w:p>
    <w:p w14:paraId="2119D919" w14:textId="77777777" w:rsidR="006C63B1" w:rsidRPr="006C63B1" w:rsidRDefault="006C63B1" w:rsidP="006C63B1">
      <w:pPr>
        <w:pStyle w:val="EndNoteBibliography"/>
        <w:rPr>
          <w:noProof/>
        </w:rPr>
      </w:pPr>
      <w:r w:rsidRPr="006C63B1">
        <w:rPr>
          <w:noProof/>
        </w:rPr>
        <w:t>57.</w:t>
      </w:r>
      <w:r w:rsidRPr="006C63B1">
        <w:rPr>
          <w:noProof/>
        </w:rPr>
        <w:tab/>
        <w:t>Halpin HA, McMenamin SB, Simon LP, Jacobsen D, Vanneman M, Shortell S, et al. Impact of participation in the California Healthcare-Associated Infection Prevention Initiative on adoption and implementation of evidence-based practices for patient safety and health care–associated infection rates in a cohort of acute care general hospitals. American Journal of Infection Control. 2013;41(4):307-11.</w:t>
      </w:r>
    </w:p>
    <w:p w14:paraId="77AA64DA" w14:textId="77777777" w:rsidR="006C63B1" w:rsidRPr="006C63B1" w:rsidRDefault="006C63B1" w:rsidP="006C63B1">
      <w:pPr>
        <w:pStyle w:val="EndNoteBibliography"/>
        <w:rPr>
          <w:noProof/>
        </w:rPr>
      </w:pPr>
      <w:r w:rsidRPr="006C63B1">
        <w:rPr>
          <w:noProof/>
        </w:rPr>
        <w:t>58.</w:t>
      </w:r>
      <w:r w:rsidRPr="006C63B1">
        <w:rPr>
          <w:noProof/>
        </w:rPr>
        <w:tab/>
        <w:t>Han JH, Bilker WB, Nachamkin I, Zaoutis TE, Coffin SE, Linkin DR, et al. The Effect of a Hospital-Wide Urine Culture Screening Intervention on the Incidence of Extended-Spectrum β-Lactamase-Producing Escherichia coli and Klebsiella Species. Infection Control &amp; Hospital Epidemiology. 2013;34(11):1160-6.</w:t>
      </w:r>
    </w:p>
    <w:p w14:paraId="5EEBF80E" w14:textId="77777777" w:rsidR="006C63B1" w:rsidRPr="006C63B1" w:rsidRDefault="006C63B1" w:rsidP="006C63B1">
      <w:pPr>
        <w:pStyle w:val="EndNoteBibliography"/>
        <w:rPr>
          <w:noProof/>
        </w:rPr>
      </w:pPr>
      <w:r w:rsidRPr="006C63B1">
        <w:rPr>
          <w:noProof/>
        </w:rPr>
        <w:t>59.</w:t>
      </w:r>
      <w:r w:rsidRPr="006C63B1">
        <w:rPr>
          <w:noProof/>
        </w:rPr>
        <w:tab/>
        <w:t>Harboe ZB, Dalby T, Weinberger DM, Benfield T, Mølbak K, Slotved HC, et al. Impact of 13-Valent Pneumococcal Conjugate Vaccination in Invasive Pneumococcal Disease Incidence and Mortality. Clinical Infectious Diseases. 2014;59(8):1066-73.</w:t>
      </w:r>
    </w:p>
    <w:p w14:paraId="1D980A7A" w14:textId="77777777" w:rsidR="006C63B1" w:rsidRPr="006C63B1" w:rsidRDefault="006C63B1" w:rsidP="006C63B1">
      <w:pPr>
        <w:pStyle w:val="EndNoteBibliography"/>
        <w:rPr>
          <w:noProof/>
        </w:rPr>
      </w:pPr>
      <w:r w:rsidRPr="006C63B1">
        <w:rPr>
          <w:noProof/>
        </w:rPr>
        <w:t>60.</w:t>
      </w:r>
      <w:r w:rsidRPr="006C63B1">
        <w:rPr>
          <w:noProof/>
        </w:rPr>
        <w:tab/>
        <w:t>Helder OK, Brug J, van Goudoever JB, Looman CWN, Reiss IKM, Kornelisse RF. Sequential hand hygiene promotion contributes to a reduced nosocomial bloodstream infection rate among very low-birth weight infants: An interrupted time series over a 10-year period. American Journal of Infection Control. 2014;42(7):718-22.</w:t>
      </w:r>
    </w:p>
    <w:p w14:paraId="6CD6B88B" w14:textId="77777777" w:rsidR="006C63B1" w:rsidRPr="006C63B1" w:rsidRDefault="006C63B1" w:rsidP="006C63B1">
      <w:pPr>
        <w:pStyle w:val="EndNoteBibliography"/>
        <w:rPr>
          <w:noProof/>
        </w:rPr>
      </w:pPr>
      <w:r w:rsidRPr="006C63B1">
        <w:rPr>
          <w:noProof/>
        </w:rPr>
        <w:t>61.</w:t>
      </w:r>
      <w:r w:rsidRPr="006C63B1">
        <w:rPr>
          <w:noProof/>
        </w:rPr>
        <w:tab/>
        <w:t>Hiramatsu T, Sugiyama M, Kuwabara S, Tachimori Y, Nishioka M. Effectiveness of an outpatient preoperative care bundle in preventing postoperative pneumonia among esophageal cancer patients. American Journal of Infection Control. 2014;42(4):385-8.</w:t>
      </w:r>
    </w:p>
    <w:p w14:paraId="04729E9E" w14:textId="77777777" w:rsidR="006C63B1" w:rsidRPr="006C63B1" w:rsidRDefault="006C63B1" w:rsidP="006C63B1">
      <w:pPr>
        <w:pStyle w:val="EndNoteBibliography"/>
        <w:rPr>
          <w:noProof/>
        </w:rPr>
      </w:pPr>
      <w:r w:rsidRPr="006C63B1">
        <w:rPr>
          <w:noProof/>
        </w:rPr>
        <w:t>62.</w:t>
      </w:r>
      <w:r w:rsidRPr="006C63B1">
        <w:rPr>
          <w:noProof/>
        </w:rPr>
        <w:tab/>
        <w:t>Honda H, Sato Y, Yamazaki A, Padival S, Kumagai A, Babcock H. A Successful Strategy for Increasing the Influenza Vaccination Rate of Healthcare Workers without a Mandatory Policy Outside of the United States: A Multifaceted Intervention in a Japanese Tertiary Care Center. Infection Control &amp; Hospital Epidemiology. 2013;34(11):1194-200.</w:t>
      </w:r>
    </w:p>
    <w:p w14:paraId="3C3BB917" w14:textId="77777777" w:rsidR="006C63B1" w:rsidRPr="006C63B1" w:rsidRDefault="006C63B1" w:rsidP="006C63B1">
      <w:pPr>
        <w:pStyle w:val="EndNoteBibliography"/>
        <w:rPr>
          <w:noProof/>
        </w:rPr>
      </w:pPr>
      <w:r w:rsidRPr="006C63B1">
        <w:rPr>
          <w:noProof/>
        </w:rPr>
        <w:t>63.</w:t>
      </w:r>
      <w:r w:rsidRPr="006C63B1">
        <w:rPr>
          <w:noProof/>
        </w:rPr>
        <w:tab/>
        <w:t>Hopkins K, Huynh S, McNary C, Walker A, Nixon R, Craighead JE. Reducing blood culture contamination rates: A systematic approach to improving quality of care. American Journal of Infection Control. 2013;41(12):1272-4.</w:t>
      </w:r>
    </w:p>
    <w:p w14:paraId="5A3868D7" w14:textId="77777777" w:rsidR="006C63B1" w:rsidRPr="006C63B1" w:rsidRDefault="006C63B1" w:rsidP="006C63B1">
      <w:pPr>
        <w:pStyle w:val="EndNoteBibliography"/>
        <w:rPr>
          <w:noProof/>
        </w:rPr>
      </w:pPr>
      <w:r w:rsidRPr="006C63B1">
        <w:rPr>
          <w:noProof/>
        </w:rPr>
        <w:t>64.</w:t>
      </w:r>
      <w:r w:rsidRPr="006C63B1">
        <w:rPr>
          <w:noProof/>
        </w:rPr>
        <w:tab/>
        <w:t>Huang AM, Newton D, Kunapuli A, Gandhi TN, Washer LL, Isip J, et al. Impact of Rapid Organism Identification via Matrix-Assisted Laser Desorption/Ionization Time-of-Flight Combined With Antimicrobial Stewardship Team Intervention in Adult Patients With Bacteremia and Candidemia. Clinical Infectious Diseases. 2013;57(9):1237-45.</w:t>
      </w:r>
    </w:p>
    <w:p w14:paraId="411AF6DE" w14:textId="77777777" w:rsidR="006C63B1" w:rsidRPr="006C63B1" w:rsidRDefault="006C63B1" w:rsidP="006C63B1">
      <w:pPr>
        <w:pStyle w:val="EndNoteBibliography"/>
        <w:rPr>
          <w:noProof/>
        </w:rPr>
      </w:pPr>
      <w:r w:rsidRPr="006C63B1">
        <w:rPr>
          <w:noProof/>
        </w:rPr>
        <w:t>65.</w:t>
      </w:r>
      <w:r w:rsidRPr="006C63B1">
        <w:rPr>
          <w:noProof/>
        </w:rPr>
        <w:tab/>
        <w:t>Jacobson KR, Theron D, Kendall EA, Franke MF, Barnard M, van Helden PD, et al. Implementation of GenoType MTBDRplus Reduces Time to Multidrug-Resistant Tuberculosis Therapy Initiation in South Africa. Clinical Infectious Diseases. 2013;56(4):503-8.</w:t>
      </w:r>
    </w:p>
    <w:p w14:paraId="427D78AB" w14:textId="77777777" w:rsidR="006C63B1" w:rsidRPr="006C63B1" w:rsidRDefault="006C63B1" w:rsidP="006C63B1">
      <w:pPr>
        <w:pStyle w:val="EndNoteBibliography"/>
        <w:rPr>
          <w:noProof/>
        </w:rPr>
      </w:pPr>
      <w:r w:rsidRPr="006C63B1">
        <w:rPr>
          <w:noProof/>
        </w:rPr>
        <w:t>66.</w:t>
      </w:r>
      <w:r w:rsidRPr="006C63B1">
        <w:rPr>
          <w:noProof/>
        </w:rPr>
        <w:tab/>
        <w:t>Jeong IS, Park SM, Lee JM, Song JY, Lee SJ. Effect of central line bundle on central line-associated bloodstream infections in intensive care units. American Journal of Infection Control. 2013;41(8):710-6.</w:t>
      </w:r>
    </w:p>
    <w:p w14:paraId="628AFFAD" w14:textId="77777777" w:rsidR="006C63B1" w:rsidRPr="006C63B1" w:rsidRDefault="006C63B1" w:rsidP="006C63B1">
      <w:pPr>
        <w:pStyle w:val="EndNoteBibliography"/>
        <w:rPr>
          <w:noProof/>
        </w:rPr>
      </w:pPr>
      <w:r w:rsidRPr="006C63B1">
        <w:rPr>
          <w:noProof/>
        </w:rPr>
        <w:t>67.</w:t>
      </w:r>
      <w:r w:rsidRPr="006C63B1">
        <w:rPr>
          <w:noProof/>
        </w:rPr>
        <w:tab/>
        <w:t>Johnson L, Grueber S, Schlotzhauer C, Phillips E, Bullock P, Basnett J, et al. A multifactorial action plan improves hand hygiene adherence and significantly reduces central line–associated bloodstream infections. American Journal of Infection Control. 2014;42(11):1146-51.</w:t>
      </w:r>
    </w:p>
    <w:p w14:paraId="097F7B99" w14:textId="77777777" w:rsidR="006C63B1" w:rsidRPr="006C63B1" w:rsidRDefault="006C63B1" w:rsidP="006C63B1">
      <w:pPr>
        <w:pStyle w:val="EndNoteBibliography"/>
        <w:rPr>
          <w:noProof/>
        </w:rPr>
      </w:pPr>
      <w:r w:rsidRPr="006C63B1">
        <w:rPr>
          <w:noProof/>
        </w:rPr>
        <w:t>68.</w:t>
      </w:r>
      <w:r w:rsidRPr="006C63B1">
        <w:rPr>
          <w:noProof/>
        </w:rPr>
        <w:tab/>
        <w:t>Jury LA, Tomas M, Kundrapu S, Sitzlar B, Donskey CJ. A Clostridium difficile Infection (CDI) Stewardship Initiative Improves Adherence to Practice Guidelines for Management of CDI. Infection Control &amp; Hospital Epidemiology. 2013;34(11):1222-4.</w:t>
      </w:r>
    </w:p>
    <w:p w14:paraId="7AB557B2" w14:textId="77777777" w:rsidR="006C63B1" w:rsidRPr="006C63B1" w:rsidRDefault="006C63B1" w:rsidP="006C63B1">
      <w:pPr>
        <w:pStyle w:val="EndNoteBibliography"/>
        <w:rPr>
          <w:noProof/>
        </w:rPr>
      </w:pPr>
      <w:r w:rsidRPr="006C63B1">
        <w:rPr>
          <w:noProof/>
        </w:rPr>
        <w:t>69.</w:t>
      </w:r>
      <w:r w:rsidRPr="006C63B1">
        <w:rPr>
          <w:noProof/>
        </w:rPr>
        <w:tab/>
        <w:t>Karki S, Leder K, Cheng AC. Patients under Contact Precautions Have an Increased Risk of Injuries and Medication Errors A Retrospective Cohort Study. Infection Control &amp; Hospital Epidemiology. 2013;34(10):1118-20.</w:t>
      </w:r>
    </w:p>
    <w:p w14:paraId="19F253EF" w14:textId="77777777" w:rsidR="006C63B1" w:rsidRPr="006C63B1" w:rsidRDefault="006C63B1" w:rsidP="006C63B1">
      <w:pPr>
        <w:pStyle w:val="EndNoteBibliography"/>
        <w:rPr>
          <w:noProof/>
        </w:rPr>
      </w:pPr>
      <w:r w:rsidRPr="006C63B1">
        <w:rPr>
          <w:noProof/>
        </w:rPr>
        <w:t>70.</w:t>
      </w:r>
      <w:r w:rsidRPr="006C63B1">
        <w:rPr>
          <w:noProof/>
        </w:rPr>
        <w:tab/>
        <w:t>Kawamura I, Ohmagari N, Noda S, Sugiyama T, Kurai H. Preventing the transmission of methicillin-resistant Staphylococcus aureus at a tertiary care cancer center in Japan: Quality improvement report. American Journal of Infection Control. 2013;41(11):1105-6.</w:t>
      </w:r>
    </w:p>
    <w:p w14:paraId="008AAC81" w14:textId="77777777" w:rsidR="006C63B1" w:rsidRPr="006C63B1" w:rsidRDefault="006C63B1" w:rsidP="006C63B1">
      <w:pPr>
        <w:pStyle w:val="EndNoteBibliography"/>
        <w:rPr>
          <w:noProof/>
        </w:rPr>
      </w:pPr>
      <w:r w:rsidRPr="006C63B1">
        <w:rPr>
          <w:noProof/>
        </w:rPr>
        <w:t>71.</w:t>
      </w:r>
      <w:r w:rsidRPr="006C63B1">
        <w:rPr>
          <w:noProof/>
        </w:rPr>
        <w:tab/>
        <w:t>Kelley D, Aaronson P, Poon E, McCarter YS, Bato B, Jankowski CA. Evaluation of an Antimicrobial Stewardship Approach to Minimize Overuse of Antibiotics in Patients with Asymptomatic Bacteriuria. Infection Control &amp; Hospital Epidemiology. 2014;35(02):193-5.</w:t>
      </w:r>
    </w:p>
    <w:p w14:paraId="63087893" w14:textId="77777777" w:rsidR="006C63B1" w:rsidRPr="006C63B1" w:rsidRDefault="006C63B1" w:rsidP="006C63B1">
      <w:pPr>
        <w:pStyle w:val="EndNoteBibliography"/>
        <w:rPr>
          <w:noProof/>
        </w:rPr>
      </w:pPr>
      <w:r w:rsidRPr="006C63B1">
        <w:rPr>
          <w:noProof/>
        </w:rPr>
        <w:t>72.</w:t>
      </w:r>
      <w:r w:rsidRPr="006C63B1">
        <w:rPr>
          <w:noProof/>
        </w:rPr>
        <w:tab/>
        <w:t>Khalid I, Al Salmi H, Qushmaq I, Al Hroub M, Kadri M, Qabajah MR. Itemizing the bundle: Achieving and maintaining “zero” central line-associated bloodstream infection for over a year in a tertiary care hospital in Saudi Arabia. American Journal of Infection Control. 2013;41(12):1209-13.</w:t>
      </w:r>
    </w:p>
    <w:p w14:paraId="57068395" w14:textId="77777777" w:rsidR="006C63B1" w:rsidRPr="006C63B1" w:rsidRDefault="006C63B1" w:rsidP="006C63B1">
      <w:pPr>
        <w:pStyle w:val="EndNoteBibliography"/>
        <w:rPr>
          <w:noProof/>
        </w:rPr>
      </w:pPr>
      <w:r w:rsidRPr="006C63B1">
        <w:rPr>
          <w:noProof/>
        </w:rPr>
        <w:t>73.</w:t>
      </w:r>
      <w:r w:rsidRPr="006C63B1">
        <w:rPr>
          <w:noProof/>
        </w:rPr>
        <w:tab/>
        <w:t>Kim N-H, Han W-D, Song K-H, Seo H-k, Shin M-j, Kim TS, et al. Successful containment of carbapenem-resistant Enterobacteriaceae by strict contact precautions without active surveillance. American Journal of Infection Control. 2014;42(12):1270-3.</w:t>
      </w:r>
    </w:p>
    <w:p w14:paraId="2FF2CAD0" w14:textId="77777777" w:rsidR="006C63B1" w:rsidRPr="006C63B1" w:rsidRDefault="006C63B1" w:rsidP="006C63B1">
      <w:pPr>
        <w:pStyle w:val="EndNoteBibliography"/>
        <w:rPr>
          <w:noProof/>
        </w:rPr>
      </w:pPr>
      <w:r w:rsidRPr="006C63B1">
        <w:rPr>
          <w:noProof/>
        </w:rPr>
        <w:t>74.</w:t>
      </w:r>
      <w:r w:rsidRPr="006C63B1">
        <w:rPr>
          <w:noProof/>
        </w:rPr>
        <w:tab/>
        <w:t>Kim YC, Kim MH, Song JE, Ahn JY, Oh DH, Kweon OM, et al. Trend of methicillin-resistant Staphylococcus aureus (MRSA) bacteremia in an institution with a high rate of MRSA after the reinforcement of antibiotic stewardship and hand hygiene. American Journal of Infection Control. 2013;41(5):e39-e43.</w:t>
      </w:r>
    </w:p>
    <w:p w14:paraId="105B65AE" w14:textId="77777777" w:rsidR="006C63B1" w:rsidRPr="006C63B1" w:rsidRDefault="006C63B1" w:rsidP="006C63B1">
      <w:pPr>
        <w:pStyle w:val="EndNoteBibliography"/>
        <w:rPr>
          <w:noProof/>
        </w:rPr>
      </w:pPr>
      <w:r w:rsidRPr="006C63B1">
        <w:rPr>
          <w:noProof/>
        </w:rPr>
        <w:t>75.</w:t>
      </w:r>
      <w:r w:rsidRPr="006C63B1">
        <w:rPr>
          <w:noProof/>
        </w:rPr>
        <w:tab/>
        <w:t>Kipiani M, Mirtskhulava V, Tukvadze N, Magee M, Blumberg HM, Kempker RR. Significant Clinical Impact of a Rapid Molecular Diagnostic Test (Genotype MTBDRplus Assay) to Detect Multidrug-Resistant Tuberculosis. Clinical Infectious Diseases. 2014;59(11):1559-66.</w:t>
      </w:r>
    </w:p>
    <w:p w14:paraId="1D588F11" w14:textId="77777777" w:rsidR="006C63B1" w:rsidRPr="006C63B1" w:rsidRDefault="006C63B1" w:rsidP="006C63B1">
      <w:pPr>
        <w:pStyle w:val="EndNoteBibliography"/>
        <w:rPr>
          <w:noProof/>
        </w:rPr>
      </w:pPr>
      <w:r w:rsidRPr="006C63B1">
        <w:rPr>
          <w:noProof/>
        </w:rPr>
        <w:t>76.</w:t>
      </w:r>
      <w:r w:rsidRPr="006C63B1">
        <w:rPr>
          <w:noProof/>
        </w:rPr>
        <w:tab/>
        <w:t>Kjonegaard R, Fields W, Peddecord KM. Universal rapid screening for methicillin-resistant Staphylococcus aureus in the intensive care units in a large community hospital. American Journal of Infection Control. 2013;41(1):45-50.</w:t>
      </w:r>
    </w:p>
    <w:p w14:paraId="69754442" w14:textId="77777777" w:rsidR="006C63B1" w:rsidRPr="006C63B1" w:rsidRDefault="006C63B1" w:rsidP="006C63B1">
      <w:pPr>
        <w:pStyle w:val="EndNoteBibliography"/>
        <w:rPr>
          <w:noProof/>
        </w:rPr>
      </w:pPr>
      <w:r w:rsidRPr="006C63B1">
        <w:rPr>
          <w:noProof/>
        </w:rPr>
        <w:t>77.</w:t>
      </w:r>
      <w:r w:rsidRPr="006C63B1">
        <w:rPr>
          <w:noProof/>
        </w:rPr>
        <w:tab/>
        <w:t>Klintworth G, Stafford J, O'Connor M, Leong T, Hamley L, Watson K, et al. Beyond the intensive care unit bundle: Implementation of a successful hospital-wide initiative to reduce central line–associated bloodstream infections. American Journal of Infection Control. 2014;42(6):685-7.</w:t>
      </w:r>
    </w:p>
    <w:p w14:paraId="52C883F3" w14:textId="77777777" w:rsidR="006C63B1" w:rsidRPr="006C63B1" w:rsidRDefault="006C63B1" w:rsidP="006C63B1">
      <w:pPr>
        <w:pStyle w:val="EndNoteBibliography"/>
        <w:rPr>
          <w:noProof/>
        </w:rPr>
      </w:pPr>
      <w:r w:rsidRPr="006C63B1">
        <w:rPr>
          <w:noProof/>
        </w:rPr>
        <w:t>78.</w:t>
      </w:r>
      <w:r w:rsidRPr="006C63B1">
        <w:rPr>
          <w:noProof/>
        </w:rPr>
        <w:tab/>
        <w:t>Koo HL, Van JN, Zhao M, Ye X, Revell PA, Jiang Z-D, et al. Real-Time Polymerase Chain Reaction Detection of Asymptomatic Clostridium difficile Colonization and Rising C. difficile–Associated Disease Rates. Infection Control &amp; Hospital Epidemiology. 2014;35(06):667-73.</w:t>
      </w:r>
    </w:p>
    <w:p w14:paraId="717AD14C" w14:textId="77777777" w:rsidR="006C63B1" w:rsidRPr="006C63B1" w:rsidRDefault="006C63B1" w:rsidP="006C63B1">
      <w:pPr>
        <w:pStyle w:val="EndNoteBibliography"/>
        <w:rPr>
          <w:noProof/>
        </w:rPr>
      </w:pPr>
      <w:r w:rsidRPr="006C63B1">
        <w:rPr>
          <w:noProof/>
        </w:rPr>
        <w:t>79.</w:t>
      </w:r>
      <w:r w:rsidRPr="006C63B1">
        <w:rPr>
          <w:noProof/>
        </w:rPr>
        <w:tab/>
        <w:t>Kralovic SM, Evans ME, Simbartl LA, Ambrose M, Jain R, Roselle GA. Zeroing in on methicillin-resistant Staphylococcus aureus: US Department of Veterans Affairs' MRSA Prevention Initiative. American Journal of Infection Control. 2013;41(5):456-8.</w:t>
      </w:r>
    </w:p>
    <w:p w14:paraId="0FBC5084" w14:textId="77777777" w:rsidR="006C63B1" w:rsidRPr="006C63B1" w:rsidRDefault="006C63B1" w:rsidP="006C63B1">
      <w:pPr>
        <w:pStyle w:val="EndNoteBibliography"/>
        <w:rPr>
          <w:noProof/>
        </w:rPr>
      </w:pPr>
      <w:r w:rsidRPr="006C63B1">
        <w:rPr>
          <w:noProof/>
        </w:rPr>
        <w:t>80.</w:t>
      </w:r>
      <w:r w:rsidRPr="006C63B1">
        <w:rPr>
          <w:noProof/>
        </w:rPr>
        <w:tab/>
        <w:t>Kristiansen PA, Diomandé F, Ba AK, Sanou I, Ouédraogo AS, Ouédraogo R, et al. Impact of the Serogroup A Meningococcal Conjugate Vaccine, MenAfriVac, on Carriage and Herd Immunity. Clinical Infectious Diseases. 2013;56(3):354-63.</w:t>
      </w:r>
    </w:p>
    <w:p w14:paraId="46698DD4" w14:textId="77777777" w:rsidR="006C63B1" w:rsidRPr="006C63B1" w:rsidRDefault="006C63B1" w:rsidP="006C63B1">
      <w:pPr>
        <w:pStyle w:val="EndNoteBibliography"/>
        <w:rPr>
          <w:noProof/>
        </w:rPr>
      </w:pPr>
      <w:r w:rsidRPr="006C63B1">
        <w:rPr>
          <w:noProof/>
        </w:rPr>
        <w:t>81.</w:t>
      </w:r>
      <w:r w:rsidRPr="006C63B1">
        <w:rPr>
          <w:noProof/>
        </w:rPr>
        <w:tab/>
        <w:t>Ladhani SN, Andrews NJ, Waight P, Borrow R, Slack MPE, Miller E. Impact of the 7-Valent Pneumococcal Conjugate Vaccine on Invasive Pneumococcal Disease in Infants Younger Than 90 Days in England and Wales. Clinical Infectious Diseases. 2013;56(5):633-40.</w:t>
      </w:r>
    </w:p>
    <w:p w14:paraId="5A72C87E" w14:textId="77777777" w:rsidR="006C63B1" w:rsidRPr="006C63B1" w:rsidRDefault="006C63B1" w:rsidP="006C63B1">
      <w:pPr>
        <w:pStyle w:val="EndNoteBibliography"/>
        <w:rPr>
          <w:noProof/>
        </w:rPr>
      </w:pPr>
      <w:r w:rsidRPr="006C63B1">
        <w:rPr>
          <w:noProof/>
        </w:rPr>
        <w:t>82.</w:t>
      </w:r>
      <w:r w:rsidRPr="006C63B1">
        <w:rPr>
          <w:noProof/>
        </w:rPr>
        <w:tab/>
        <w:t>Larson E, Behta M, Cohen B, Jia H, Furuya EY, Ross B, et al. Impact of Electronic Surveillance on Isolation Practices. Infection Control &amp; Hospital Epidemiology. 2013;34(07):694-9.</w:t>
      </w:r>
    </w:p>
    <w:p w14:paraId="008278BF" w14:textId="77777777" w:rsidR="006C63B1" w:rsidRPr="006C63B1" w:rsidRDefault="006C63B1" w:rsidP="006C63B1">
      <w:pPr>
        <w:pStyle w:val="EndNoteBibliography"/>
        <w:rPr>
          <w:noProof/>
        </w:rPr>
      </w:pPr>
      <w:r w:rsidRPr="006C63B1">
        <w:rPr>
          <w:noProof/>
        </w:rPr>
        <w:t>83.</w:t>
      </w:r>
      <w:r w:rsidRPr="006C63B1">
        <w:rPr>
          <w:noProof/>
        </w:rPr>
        <w:tab/>
        <w:t>Leblebicioglu H, Ersoz G, Rosenthal VD, Nevzat-Yalcin A, Akan ÖA, Sirmatel F, et al. Impact of a multidimensional infection control approach on catheter-associated urinary tract infection rates in adult intensive care units in 10 cities of Turkey: International Nosocomial Infection Control Consortium findings (INICC). American Journal of Infection Control. 2013;41(10):885-91.</w:t>
      </w:r>
    </w:p>
    <w:p w14:paraId="285EEB3D" w14:textId="77777777" w:rsidR="006C63B1" w:rsidRPr="006C63B1" w:rsidRDefault="006C63B1" w:rsidP="006C63B1">
      <w:pPr>
        <w:pStyle w:val="EndNoteBibliography"/>
        <w:rPr>
          <w:noProof/>
        </w:rPr>
      </w:pPr>
      <w:r w:rsidRPr="006C63B1">
        <w:rPr>
          <w:noProof/>
        </w:rPr>
        <w:t>84.</w:t>
      </w:r>
      <w:r w:rsidRPr="006C63B1">
        <w:rPr>
          <w:noProof/>
        </w:rPr>
        <w:tab/>
        <w:t>Leekha S, Li S, Thom KA, Preas MA, Caffo BS, Morgan DJ, et al. Comparison of Total Hospital-Acquired Bloodstream Infections to Central Line–Associated Bloodstream Infections and Implications for Outcome Measures in Infection Control. Infection Control &amp; Hospital Epidemiology. 2013;34(09):984-6.</w:t>
      </w:r>
    </w:p>
    <w:p w14:paraId="5C73514F" w14:textId="77777777" w:rsidR="006C63B1" w:rsidRPr="006C63B1" w:rsidRDefault="006C63B1" w:rsidP="006C63B1">
      <w:pPr>
        <w:pStyle w:val="EndNoteBibliography"/>
        <w:rPr>
          <w:noProof/>
        </w:rPr>
      </w:pPr>
      <w:r w:rsidRPr="006C63B1">
        <w:rPr>
          <w:noProof/>
        </w:rPr>
        <w:t>85.</w:t>
      </w:r>
      <w:r w:rsidRPr="006C63B1">
        <w:rPr>
          <w:noProof/>
        </w:rPr>
        <w:tab/>
        <w:t>Levin J, Riley LS, Parrish C, English D, Ahn S. The effect of portable pulsed xenon ultraviolet light after terminal cleaning on hospital-associated Clostridium difficile infection in a community hospital. American Journal of Infection Control. 2013;41(8):746-8.</w:t>
      </w:r>
    </w:p>
    <w:p w14:paraId="4F033A59" w14:textId="77777777" w:rsidR="006C63B1" w:rsidRPr="006C63B1" w:rsidRDefault="006C63B1" w:rsidP="006C63B1">
      <w:pPr>
        <w:pStyle w:val="EndNoteBibliography"/>
        <w:rPr>
          <w:noProof/>
        </w:rPr>
      </w:pPr>
      <w:r w:rsidRPr="006C63B1">
        <w:rPr>
          <w:noProof/>
        </w:rPr>
        <w:t>86.</w:t>
      </w:r>
      <w:r w:rsidRPr="006C63B1">
        <w:rPr>
          <w:noProof/>
        </w:rPr>
        <w:tab/>
        <w:t>Lieber SR, Mantengoli E, Saint S, Fowler KE, Fumagalli C, Bartolozzi D, et al. The Effect of Leadership on Hand Hygiene: Assessing Hand Hygiene Adherence prior to Patient Contact in 2 Infectious Disease Units in Tuscany. Infection Control &amp; Hospital Epidemiology. 2014;35(03):313-6.</w:t>
      </w:r>
    </w:p>
    <w:p w14:paraId="49E2470B" w14:textId="77777777" w:rsidR="006C63B1" w:rsidRPr="006C63B1" w:rsidRDefault="006C63B1" w:rsidP="006C63B1">
      <w:pPr>
        <w:pStyle w:val="EndNoteBibliography"/>
        <w:rPr>
          <w:noProof/>
        </w:rPr>
      </w:pPr>
      <w:r w:rsidRPr="006C63B1">
        <w:rPr>
          <w:noProof/>
        </w:rPr>
        <w:t>87.</w:t>
      </w:r>
      <w:r w:rsidRPr="006C63B1">
        <w:rPr>
          <w:noProof/>
        </w:rPr>
        <w:tab/>
        <w:t>Lin MY, Lolans K, Blom DW, Lyles RD, Weiner S, Poluru KB, et al. The Effectiveness of Routine Daily Chlorhexidine Gluconate Bathing in Reducing Klebsiella pneumoniae Carbapenemase–Producing Enterobacteriaceae Skin Burden among Long-Term Acute Care Hospital Patients. Infection Control &amp; Hospital Epidemiology. 2014;35(04):440-2.</w:t>
      </w:r>
    </w:p>
    <w:p w14:paraId="08CC3B41" w14:textId="77777777" w:rsidR="006C63B1" w:rsidRPr="006C63B1" w:rsidRDefault="006C63B1" w:rsidP="006C63B1">
      <w:pPr>
        <w:pStyle w:val="EndNoteBibliography"/>
        <w:rPr>
          <w:noProof/>
        </w:rPr>
      </w:pPr>
      <w:r w:rsidRPr="006C63B1">
        <w:rPr>
          <w:noProof/>
        </w:rPr>
        <w:t>88.</w:t>
      </w:r>
      <w:r w:rsidRPr="006C63B1">
        <w:rPr>
          <w:noProof/>
        </w:rPr>
        <w:tab/>
        <w:t>Lin Y-S, Lin IF, Yen Y-F, Lin P-C, Shiu Y-c, Hu H-Y, et al. Impact of an antimicrobial stewardship program with multidisciplinary cooperation in a community public teaching hospital in Taiwan. American Journal of Infection Control. 2013;41(11):1069-72.</w:t>
      </w:r>
    </w:p>
    <w:p w14:paraId="1E09E051" w14:textId="77777777" w:rsidR="006C63B1" w:rsidRPr="006C63B1" w:rsidRDefault="006C63B1" w:rsidP="006C63B1">
      <w:pPr>
        <w:pStyle w:val="EndNoteBibliography"/>
        <w:rPr>
          <w:noProof/>
        </w:rPr>
      </w:pPr>
      <w:r w:rsidRPr="006C63B1">
        <w:rPr>
          <w:noProof/>
        </w:rPr>
        <w:t>89.</w:t>
      </w:r>
      <w:r w:rsidRPr="006C63B1">
        <w:rPr>
          <w:noProof/>
        </w:rPr>
        <w:tab/>
        <w:t>Lindberg C, Downham G, Buscell P, Jones E, Peterson P, Krebs V. Embracing collaboration: A novel strategy for reducing bloodstream infections in outpatient hemodialysis centers. American Journal of Infection Control. 2013;41(6):513-9.</w:t>
      </w:r>
    </w:p>
    <w:p w14:paraId="7BEF43A3" w14:textId="77777777" w:rsidR="006C63B1" w:rsidRPr="006C63B1" w:rsidRDefault="006C63B1" w:rsidP="006C63B1">
      <w:pPr>
        <w:pStyle w:val="EndNoteBibliography"/>
        <w:rPr>
          <w:noProof/>
        </w:rPr>
      </w:pPr>
      <w:r w:rsidRPr="006C63B1">
        <w:rPr>
          <w:noProof/>
        </w:rPr>
        <w:t>90.</w:t>
      </w:r>
      <w:r w:rsidRPr="006C63B1">
        <w:rPr>
          <w:noProof/>
        </w:rPr>
        <w:tab/>
        <w:t>Llupià A, Mena G, Olivé V, Quesada S, Aldea M, Sequera VG, et al. Evaluating influenza vaccination campaigns beyond coverage: A before-after study among health care workers. American Journal of Infection Control. 2013;41(8):674-8.</w:t>
      </w:r>
    </w:p>
    <w:p w14:paraId="2502B79B" w14:textId="77777777" w:rsidR="006C63B1" w:rsidRPr="006C63B1" w:rsidRDefault="006C63B1" w:rsidP="006C63B1">
      <w:pPr>
        <w:pStyle w:val="EndNoteBibliography"/>
        <w:rPr>
          <w:noProof/>
        </w:rPr>
      </w:pPr>
      <w:r w:rsidRPr="006C63B1">
        <w:rPr>
          <w:noProof/>
        </w:rPr>
        <w:t>91.</w:t>
      </w:r>
      <w:r w:rsidRPr="006C63B1">
        <w:rPr>
          <w:noProof/>
        </w:rPr>
        <w:tab/>
        <w:t>Mackert M, Liang M-C, Champlin S. “Think the sink:” Preliminary evaluation of a handwashing promotion campaign. American Journal of Infection Control. 2013;41(3):275-7.</w:t>
      </w:r>
    </w:p>
    <w:p w14:paraId="744A84A8" w14:textId="77777777" w:rsidR="006C63B1" w:rsidRPr="006C63B1" w:rsidRDefault="006C63B1" w:rsidP="006C63B1">
      <w:pPr>
        <w:pStyle w:val="EndNoteBibliography"/>
        <w:rPr>
          <w:noProof/>
        </w:rPr>
      </w:pPr>
      <w:r w:rsidRPr="006C63B1">
        <w:rPr>
          <w:noProof/>
        </w:rPr>
        <w:t>92.</w:t>
      </w:r>
      <w:r w:rsidRPr="006C63B1">
        <w:rPr>
          <w:noProof/>
        </w:rPr>
        <w:tab/>
        <w:t>Malani AN, Richards PG, Kapila S, Otto MH, Czerwinski J, Singal B. Clinical and economic outcomes from a community hospital's antimicrobial stewardship program. American Journal of Infection Control. 2013;41(2):145-8.</w:t>
      </w:r>
    </w:p>
    <w:p w14:paraId="69D00894" w14:textId="77777777" w:rsidR="006C63B1" w:rsidRPr="006C63B1" w:rsidRDefault="006C63B1" w:rsidP="006C63B1">
      <w:pPr>
        <w:pStyle w:val="EndNoteBibliography"/>
        <w:rPr>
          <w:noProof/>
        </w:rPr>
      </w:pPr>
      <w:r w:rsidRPr="006C63B1">
        <w:rPr>
          <w:noProof/>
        </w:rPr>
        <w:t>93.</w:t>
      </w:r>
      <w:r w:rsidRPr="006C63B1">
        <w:rPr>
          <w:noProof/>
        </w:rPr>
        <w:tab/>
        <w:t>Manian FA, Griesnauer S, Bryant A. Implementation of hospital-wide enhanced terminal cleaning of targeted patient rooms and its impact on endemic Clostridium difficile infection rates. American Journal of Infection Control. 2013;41(6):537-41.</w:t>
      </w:r>
    </w:p>
    <w:p w14:paraId="6CE6172A" w14:textId="77777777" w:rsidR="006C63B1" w:rsidRPr="006C63B1" w:rsidRDefault="006C63B1" w:rsidP="006C63B1">
      <w:pPr>
        <w:pStyle w:val="EndNoteBibliography"/>
        <w:rPr>
          <w:noProof/>
        </w:rPr>
      </w:pPr>
      <w:r w:rsidRPr="006C63B1">
        <w:rPr>
          <w:noProof/>
        </w:rPr>
        <w:t>94.</w:t>
      </w:r>
      <w:r w:rsidRPr="006C63B1">
        <w:rPr>
          <w:noProof/>
        </w:rPr>
        <w:tab/>
        <w:t>Marra AR, Noritomi DT, Westheimer Cavalcante AJ, Sampaio Camargo TZ, Bortoleto RP, Durao Junior MS, et al. A multicenter study using positive deviance for improving hand hygiene compliance. American Journal of Infection Control. 2013;41(11):984-8.</w:t>
      </w:r>
    </w:p>
    <w:p w14:paraId="52139AB2" w14:textId="77777777" w:rsidR="006C63B1" w:rsidRPr="006C63B1" w:rsidRDefault="006C63B1" w:rsidP="006C63B1">
      <w:pPr>
        <w:pStyle w:val="EndNoteBibliography"/>
        <w:rPr>
          <w:noProof/>
        </w:rPr>
      </w:pPr>
      <w:r w:rsidRPr="006C63B1">
        <w:rPr>
          <w:noProof/>
        </w:rPr>
        <w:t>95.</w:t>
      </w:r>
      <w:r w:rsidRPr="006C63B1">
        <w:rPr>
          <w:noProof/>
        </w:rPr>
        <w:tab/>
        <w:t>Marra AR, Sampaio Camargo TZ, Magnus TP, Blaya RP, dos Santos GB, Guastelli LR, et al. The use of real-time feedback via wireless technology to improve hand hygiene compliance. American Journal of Infection Control. 2014;42(6):608-11.</w:t>
      </w:r>
    </w:p>
    <w:p w14:paraId="552282FE" w14:textId="77777777" w:rsidR="006C63B1" w:rsidRPr="006C63B1" w:rsidRDefault="006C63B1" w:rsidP="006C63B1">
      <w:pPr>
        <w:pStyle w:val="EndNoteBibliography"/>
        <w:rPr>
          <w:noProof/>
        </w:rPr>
      </w:pPr>
      <w:r w:rsidRPr="006C63B1">
        <w:rPr>
          <w:noProof/>
        </w:rPr>
        <w:t>96.</w:t>
      </w:r>
      <w:r w:rsidRPr="006C63B1">
        <w:rPr>
          <w:noProof/>
        </w:rPr>
        <w:tab/>
        <w:t>Martínez-Reséndez MF, Garza-González E, Mendoza-Olazaran S, Herrera-Guerra A, Rodríguez-López JM, Pérez-Rodriguez E, et al. Impact of daily chlorhexidine baths and hand hygiene compliance on nosocomial infection rates in critically ill patients. American Journal of Infection Control. 2014;42(7):713-7.</w:t>
      </w:r>
    </w:p>
    <w:p w14:paraId="28082C6E" w14:textId="77777777" w:rsidR="006C63B1" w:rsidRPr="006C63B1" w:rsidRDefault="006C63B1" w:rsidP="006C63B1">
      <w:pPr>
        <w:pStyle w:val="EndNoteBibliography"/>
        <w:rPr>
          <w:noProof/>
        </w:rPr>
      </w:pPr>
      <w:r w:rsidRPr="006C63B1">
        <w:rPr>
          <w:noProof/>
        </w:rPr>
        <w:t>97.</w:t>
      </w:r>
      <w:r w:rsidRPr="006C63B1">
        <w:rPr>
          <w:noProof/>
        </w:rPr>
        <w:tab/>
        <w:t>Mazi W, Begum Z, Abdulla D, Hesham A, Maghari S, Assiri A, et al. Central line–associated bloodstream infection in a trauma intensive care unit: Impact of implementation of Society for Healthcare Epidemiology of America/Infectious Diseases Society of America practice guidelines. American Journal of Infection Control. 2014;42(8):865-7.</w:t>
      </w:r>
    </w:p>
    <w:p w14:paraId="5C9D4FDA" w14:textId="77777777" w:rsidR="006C63B1" w:rsidRPr="006C63B1" w:rsidRDefault="006C63B1" w:rsidP="006C63B1">
      <w:pPr>
        <w:pStyle w:val="EndNoteBibliography"/>
        <w:rPr>
          <w:noProof/>
        </w:rPr>
      </w:pPr>
      <w:r w:rsidRPr="006C63B1">
        <w:rPr>
          <w:noProof/>
        </w:rPr>
        <w:t>98.</w:t>
      </w:r>
      <w:r w:rsidRPr="006C63B1">
        <w:rPr>
          <w:noProof/>
        </w:rPr>
        <w:tab/>
        <w:t>Mehta JM, Haynes K, Wileyto EP, Gerber JS, Timko DR, Morgan SC, et al. Comparison of Prior Authorization and Prospective Audit with Feedback for Antimicrobial Stewardship. Infection Control &amp; Hospital Epidemiology. 2014;35(09):1092-9.</w:t>
      </w:r>
    </w:p>
    <w:p w14:paraId="1A0D3A82" w14:textId="77777777" w:rsidR="006C63B1" w:rsidRPr="006C63B1" w:rsidRDefault="006C63B1" w:rsidP="006C63B1">
      <w:pPr>
        <w:pStyle w:val="EndNoteBibliography"/>
        <w:rPr>
          <w:noProof/>
        </w:rPr>
      </w:pPr>
      <w:r w:rsidRPr="006C63B1">
        <w:rPr>
          <w:noProof/>
        </w:rPr>
        <w:t>99.</w:t>
      </w:r>
      <w:r w:rsidRPr="006C63B1">
        <w:rPr>
          <w:noProof/>
        </w:rPr>
        <w:tab/>
        <w:t>Mendoza-Olazarán S, Camacho-Ortiz A, Martínez-Reséndez MF, Llaca-Díaz JM, Pérez-Rodríguez E, Garza-González E. Influence of whole-body washing of critically ill patients with chlorhexidine on Acinetobacter baumannii isolates. American Journal of Infection Control. 2014;42(8):874-8.</w:t>
      </w:r>
    </w:p>
    <w:p w14:paraId="088A5EAD" w14:textId="77777777" w:rsidR="006C63B1" w:rsidRPr="006C63B1" w:rsidRDefault="006C63B1" w:rsidP="006C63B1">
      <w:pPr>
        <w:pStyle w:val="EndNoteBibliography"/>
        <w:rPr>
          <w:noProof/>
        </w:rPr>
      </w:pPr>
      <w:r w:rsidRPr="006C63B1">
        <w:rPr>
          <w:noProof/>
        </w:rPr>
        <w:t>100.</w:t>
      </w:r>
      <w:r w:rsidRPr="006C63B1">
        <w:rPr>
          <w:noProof/>
        </w:rPr>
        <w:tab/>
        <w:t>Menezes JA, Bandeira CS, Quintana M, de Lima e Silva JCA, Calvet GA, Brasil P. Impact of a single safety-engineered device on the occurrence of percutaneous injuries in a general hospital in Brazil. American Journal of Infection Control. 2014;42(2):174-7.</w:t>
      </w:r>
    </w:p>
    <w:p w14:paraId="3F5ED755" w14:textId="77777777" w:rsidR="006C63B1" w:rsidRPr="006C63B1" w:rsidRDefault="006C63B1" w:rsidP="006C63B1">
      <w:pPr>
        <w:pStyle w:val="EndNoteBibliography"/>
        <w:rPr>
          <w:noProof/>
        </w:rPr>
      </w:pPr>
      <w:r w:rsidRPr="006C63B1">
        <w:rPr>
          <w:noProof/>
        </w:rPr>
        <w:t>101.</w:t>
      </w:r>
      <w:r w:rsidRPr="006C63B1">
        <w:rPr>
          <w:noProof/>
        </w:rPr>
        <w:tab/>
        <w:t>Mernelius S, Löfgren S, Lindgren P-E, Blomberg M, Olhager E, Gunnervik C, et al. The effect of improved compliance with hygiene guidelines on transmission of Staphylococcus aureus to newborn infants: The Swedish Hygiene Intervention and Transmission of S aureus study. American Journal of Infection Control. 2013;41(7):585-90.</w:t>
      </w:r>
    </w:p>
    <w:p w14:paraId="3477B278" w14:textId="77777777" w:rsidR="006C63B1" w:rsidRPr="006C63B1" w:rsidRDefault="006C63B1" w:rsidP="006C63B1">
      <w:pPr>
        <w:pStyle w:val="EndNoteBibliography"/>
        <w:rPr>
          <w:noProof/>
        </w:rPr>
      </w:pPr>
      <w:r w:rsidRPr="006C63B1">
        <w:rPr>
          <w:noProof/>
        </w:rPr>
        <w:t>102.</w:t>
      </w:r>
      <w:r w:rsidRPr="006C63B1">
        <w:rPr>
          <w:noProof/>
        </w:rPr>
        <w:tab/>
        <w:t>Mernelius S, Svensson P-O, Rensfeldt G, Davidsson E, Isaksson B, Löfgren S, et al. Compliance with hygiene guidelines: The effect of a multimodal hygiene intervention and validation of direct observations. American Journal of Infection Control. 2013;41(5):e45-e8.</w:t>
      </w:r>
    </w:p>
    <w:p w14:paraId="6F067038" w14:textId="77777777" w:rsidR="006C63B1" w:rsidRPr="006C63B1" w:rsidRDefault="006C63B1" w:rsidP="006C63B1">
      <w:pPr>
        <w:pStyle w:val="EndNoteBibliography"/>
        <w:rPr>
          <w:noProof/>
        </w:rPr>
      </w:pPr>
      <w:r w:rsidRPr="006C63B1">
        <w:rPr>
          <w:noProof/>
        </w:rPr>
        <w:t>103.</w:t>
      </w:r>
      <w:r w:rsidRPr="006C63B1">
        <w:rPr>
          <w:noProof/>
        </w:rPr>
        <w:tab/>
        <w:t>Merrill KC, Sumner S, Linford L, Taylor C, Macintosh C. Impact of universal disinfectant cap implementation on central line–associated bloodstream infections. American Journal of Infection Control. 2014;42(12):1274-7.</w:t>
      </w:r>
    </w:p>
    <w:p w14:paraId="650C113F" w14:textId="77777777" w:rsidR="006C63B1" w:rsidRPr="006C63B1" w:rsidRDefault="006C63B1" w:rsidP="006C63B1">
      <w:pPr>
        <w:pStyle w:val="EndNoteBibliography"/>
        <w:rPr>
          <w:noProof/>
        </w:rPr>
      </w:pPr>
      <w:r w:rsidRPr="006C63B1">
        <w:rPr>
          <w:noProof/>
        </w:rPr>
        <w:t>104.</w:t>
      </w:r>
      <w:r w:rsidRPr="006C63B1">
        <w:rPr>
          <w:noProof/>
        </w:rPr>
        <w:tab/>
        <w:t>Mestre G, Berbel C, Tortajada P, Alarcia M, Coca R, Fernández MM, et al. Successful multifaceted intervention aimed to reduce short peripheral venous catheter-related adverse events: A quasiexperimental cohort study. American Journal of Infection Control. 2013;41(6):520-6.</w:t>
      </w:r>
    </w:p>
    <w:p w14:paraId="1AFE964D" w14:textId="77777777" w:rsidR="006C63B1" w:rsidRPr="006C63B1" w:rsidRDefault="006C63B1" w:rsidP="006C63B1">
      <w:pPr>
        <w:pStyle w:val="EndNoteBibliography"/>
        <w:rPr>
          <w:noProof/>
        </w:rPr>
      </w:pPr>
      <w:r w:rsidRPr="006C63B1">
        <w:rPr>
          <w:noProof/>
        </w:rPr>
        <w:t>105.</w:t>
      </w:r>
      <w:r w:rsidRPr="006C63B1">
        <w:rPr>
          <w:noProof/>
        </w:rPr>
        <w:tab/>
        <w:t>Miller BL, Krein SL, Fowler KE, Belanger K, Zawol D, Bye C, et al. A Multimodal Intervention to Reduce Urinary Catheter Use and Associated Infection at a Veterans Affairs Medical Center. Infection Control &amp; Hospital Epidemiology. 2013;34(06):631-3.</w:t>
      </w:r>
    </w:p>
    <w:p w14:paraId="33D8B77A" w14:textId="77777777" w:rsidR="006C63B1" w:rsidRPr="006C63B1" w:rsidRDefault="006C63B1" w:rsidP="006C63B1">
      <w:pPr>
        <w:pStyle w:val="EndNoteBibliography"/>
        <w:rPr>
          <w:noProof/>
        </w:rPr>
      </w:pPr>
      <w:r w:rsidRPr="006C63B1">
        <w:rPr>
          <w:noProof/>
        </w:rPr>
        <w:t>106.</w:t>
      </w:r>
      <w:r w:rsidRPr="006C63B1">
        <w:rPr>
          <w:noProof/>
        </w:rPr>
        <w:tab/>
        <w:t>Moehring RW, Lofgren ET, Anderson DJ. Impact of Change to Molecular Testing for Clostridium difficile Infection on Healthcare Facility–Associated Incidence Rates. Infection Control &amp; Hospital Epidemiology. 2013;34(10):1055-61.</w:t>
      </w:r>
    </w:p>
    <w:p w14:paraId="1C03A34E" w14:textId="77777777" w:rsidR="006C63B1" w:rsidRPr="006C63B1" w:rsidRDefault="006C63B1" w:rsidP="006C63B1">
      <w:pPr>
        <w:pStyle w:val="EndNoteBibliography"/>
        <w:rPr>
          <w:noProof/>
        </w:rPr>
      </w:pPr>
      <w:r w:rsidRPr="006C63B1">
        <w:rPr>
          <w:noProof/>
        </w:rPr>
        <w:t>107.</w:t>
      </w:r>
      <w:r w:rsidRPr="006C63B1">
        <w:rPr>
          <w:noProof/>
        </w:rPr>
        <w:tab/>
        <w:t>Morrison SM, Blaesing CR, Millar EV, Chukwuma U, Schlett CD, Wilkins KJ, et al. Evaluation of Methicillin-Resistant Staphylococcus aureus Skin and Soft-Tissue Infection Prevention Strategies at a Military Training Center. Infection Control &amp; Hospital Epidemiology. 2013;34(08):841-3.</w:t>
      </w:r>
    </w:p>
    <w:p w14:paraId="529CB4F6" w14:textId="77777777" w:rsidR="006C63B1" w:rsidRPr="006C63B1" w:rsidRDefault="006C63B1" w:rsidP="006C63B1">
      <w:pPr>
        <w:pStyle w:val="EndNoteBibliography"/>
        <w:rPr>
          <w:noProof/>
        </w:rPr>
      </w:pPr>
      <w:r w:rsidRPr="006C63B1">
        <w:rPr>
          <w:noProof/>
        </w:rPr>
        <w:t>108.</w:t>
      </w:r>
      <w:r w:rsidRPr="006C63B1">
        <w:rPr>
          <w:noProof/>
        </w:rPr>
        <w:tab/>
        <w:t>Mosquera M, Andrés-Prado MJ, Rodríguez-Caravaca G, Latasa P, Mosquera MEG. Evaluation of an education and training intervention to reduce health care waste in a tertiary hospital in Spain. American Journal of Infection Control. 2014;42(8):894-7.</w:t>
      </w:r>
    </w:p>
    <w:p w14:paraId="60D72219" w14:textId="77777777" w:rsidR="006C63B1" w:rsidRPr="006C63B1" w:rsidRDefault="006C63B1" w:rsidP="006C63B1">
      <w:pPr>
        <w:pStyle w:val="EndNoteBibliography"/>
        <w:rPr>
          <w:noProof/>
        </w:rPr>
      </w:pPr>
      <w:r w:rsidRPr="006C63B1">
        <w:rPr>
          <w:noProof/>
        </w:rPr>
        <w:t>109.</w:t>
      </w:r>
      <w:r w:rsidRPr="006C63B1">
        <w:rPr>
          <w:noProof/>
        </w:rPr>
        <w:tab/>
        <w:t>Muhammad RD, Oza-Frank R, Zell E, Link-Gelles R, Narayan KMV, Schaffner W, et al. Epidemiology of Invasive Pneumococcal Disease Among High-Risk Adults Since the Introduction of Pneumococcal Conjugate Vaccine for Children. Clinical Infectious Diseases. 2013;56(5):e59-e67.</w:t>
      </w:r>
    </w:p>
    <w:p w14:paraId="38440607" w14:textId="77777777" w:rsidR="006C63B1" w:rsidRPr="006C63B1" w:rsidRDefault="006C63B1" w:rsidP="006C63B1">
      <w:pPr>
        <w:pStyle w:val="EndNoteBibliography"/>
        <w:rPr>
          <w:noProof/>
        </w:rPr>
      </w:pPr>
      <w:r w:rsidRPr="006C63B1">
        <w:rPr>
          <w:noProof/>
        </w:rPr>
        <w:t>110.</w:t>
      </w:r>
      <w:r w:rsidRPr="006C63B1">
        <w:rPr>
          <w:noProof/>
        </w:rPr>
        <w:tab/>
        <w:t>Muller MP, Levchenko AI, Ing S, Pong SM, Fernie GR. Electronic Monitoring of Individual Healthcare Workers’ Hand Hygiene Event Rate. Infection Control &amp; Hospital Epidemiology. 2014;35(09):1189-92.</w:t>
      </w:r>
    </w:p>
    <w:p w14:paraId="24A8186E" w14:textId="77777777" w:rsidR="006C63B1" w:rsidRPr="006C63B1" w:rsidRDefault="006C63B1" w:rsidP="006C63B1">
      <w:pPr>
        <w:pStyle w:val="EndNoteBibliography"/>
        <w:rPr>
          <w:noProof/>
        </w:rPr>
      </w:pPr>
      <w:r w:rsidRPr="006C63B1">
        <w:rPr>
          <w:noProof/>
        </w:rPr>
        <w:t>111.</w:t>
      </w:r>
      <w:r w:rsidRPr="006C63B1">
        <w:rPr>
          <w:noProof/>
        </w:rPr>
        <w:tab/>
        <w:t>Munoz-Price LS, Carling P, Cleary T, Fajardo-Aquino Y, DePascale D, Jimenez A, et al. Control of a two-decade endemic situation with carbapenem-resistant Acinetobacter baumannii: Electronic dissemination of a bundle of interventions. American Journal of Infection Control. 2014;42(5):466-71.</w:t>
      </w:r>
    </w:p>
    <w:p w14:paraId="5FBDFE4A" w14:textId="77777777" w:rsidR="006C63B1" w:rsidRPr="006C63B1" w:rsidRDefault="006C63B1" w:rsidP="006C63B1">
      <w:pPr>
        <w:pStyle w:val="EndNoteBibliography"/>
        <w:rPr>
          <w:noProof/>
        </w:rPr>
      </w:pPr>
      <w:r w:rsidRPr="006C63B1">
        <w:rPr>
          <w:noProof/>
        </w:rPr>
        <w:t>112.</w:t>
      </w:r>
      <w:r w:rsidRPr="006C63B1">
        <w:rPr>
          <w:noProof/>
        </w:rPr>
        <w:tab/>
        <w:t>Murdoch DR, Podmore RG, Anderson TP, Barratt K, Maze MJ, French KE, et al. Impact of Routine Systematic Polymerase Chain Reaction Testing on Case Finding for Legionnaires’ Disease: A Pre–Post Comparison Study. Clinical Infectious Diseases. 2013;57(9):1275-81.</w:t>
      </w:r>
    </w:p>
    <w:p w14:paraId="16D13DEB" w14:textId="77777777" w:rsidR="006C63B1" w:rsidRPr="006C63B1" w:rsidRDefault="006C63B1" w:rsidP="006C63B1">
      <w:pPr>
        <w:pStyle w:val="EndNoteBibliography"/>
        <w:rPr>
          <w:noProof/>
        </w:rPr>
      </w:pPr>
      <w:r w:rsidRPr="006C63B1">
        <w:rPr>
          <w:noProof/>
        </w:rPr>
        <w:t>113.</w:t>
      </w:r>
      <w:r w:rsidRPr="006C63B1">
        <w:rPr>
          <w:noProof/>
        </w:rPr>
        <w:tab/>
        <w:t>Ohmagari N, Kurai H, Yamagishi Y, Mikamo H. Are strict isolation policies based on susceptibility testing actually effective in the prevention of the nosocomial spread of multi–drug-resistant gram-negative rods? American Journal of Infection Control. 2014;42(7):739-43.</w:t>
      </w:r>
    </w:p>
    <w:p w14:paraId="74411C76" w14:textId="77777777" w:rsidR="006C63B1" w:rsidRPr="006C63B1" w:rsidRDefault="006C63B1" w:rsidP="006C63B1">
      <w:pPr>
        <w:pStyle w:val="EndNoteBibliography"/>
        <w:rPr>
          <w:noProof/>
        </w:rPr>
      </w:pPr>
      <w:r w:rsidRPr="006C63B1">
        <w:rPr>
          <w:noProof/>
        </w:rPr>
        <w:t>114.</w:t>
      </w:r>
      <w:r w:rsidRPr="006C63B1">
        <w:rPr>
          <w:noProof/>
        </w:rPr>
        <w:tab/>
        <w:t>Ostrowsky B, Sharma S, DeFino M, Guo Y, Shah P, McAllen S, et al. Antimicrobial Stewardship and Automated Pharmacy Technology Improve Antibiotic Appropriateness for Community-Acquired Pneumonia. Infection Control &amp; Hospital Epidemiology. 2013;34(06):566-72.</w:t>
      </w:r>
    </w:p>
    <w:p w14:paraId="00EDCEA3" w14:textId="77777777" w:rsidR="006C63B1" w:rsidRPr="006C63B1" w:rsidRDefault="006C63B1" w:rsidP="006C63B1">
      <w:pPr>
        <w:pStyle w:val="EndNoteBibliography"/>
        <w:rPr>
          <w:noProof/>
        </w:rPr>
      </w:pPr>
      <w:r w:rsidRPr="006C63B1">
        <w:rPr>
          <w:noProof/>
        </w:rPr>
        <w:t>115.</w:t>
      </w:r>
      <w:r w:rsidRPr="006C63B1">
        <w:rPr>
          <w:noProof/>
        </w:rPr>
        <w:tab/>
        <w:t>Pannaraj PS, Wang H-L, Rivas H, Wiryawan H, Smit M, Green N, et al. School-Located Influenza Vaccination Decreases Laboratory-Confirmed Influenza and Improves School Attendance. Clinical Infectious Diseases. 2014;59(3):325-32.</w:t>
      </w:r>
    </w:p>
    <w:p w14:paraId="3E1CE8C1" w14:textId="77777777" w:rsidR="006C63B1" w:rsidRPr="006C63B1" w:rsidRDefault="006C63B1" w:rsidP="006C63B1">
      <w:pPr>
        <w:pStyle w:val="EndNoteBibliography"/>
        <w:rPr>
          <w:noProof/>
        </w:rPr>
      </w:pPr>
      <w:r w:rsidRPr="006C63B1">
        <w:rPr>
          <w:noProof/>
        </w:rPr>
        <w:t>116.</w:t>
      </w:r>
      <w:r w:rsidRPr="006C63B1">
        <w:rPr>
          <w:noProof/>
        </w:rPr>
        <w:tab/>
        <w:t>Parry MF, Grant B, Sestovic M. Successful reduction in catheter-associated urinary tract infections: Focus on nurse-directed catheter removal. American Journal of Infection Control. 2013;41(12):1178-81.</w:t>
      </w:r>
    </w:p>
    <w:p w14:paraId="761A0E07" w14:textId="77777777" w:rsidR="006C63B1" w:rsidRPr="006C63B1" w:rsidRDefault="006C63B1" w:rsidP="006C63B1">
      <w:pPr>
        <w:pStyle w:val="EndNoteBibliography"/>
        <w:rPr>
          <w:noProof/>
        </w:rPr>
      </w:pPr>
      <w:r w:rsidRPr="006C63B1">
        <w:rPr>
          <w:noProof/>
        </w:rPr>
        <w:t>117.</w:t>
      </w:r>
      <w:r w:rsidRPr="006C63B1">
        <w:rPr>
          <w:noProof/>
        </w:rPr>
        <w:tab/>
        <w:t>Passaretti CL, Otter JA, Reich NG, Myers J, Shepard J, Ross T, et al. An Evaluation of Environmental Decontamination With Hydrogen Peroxide Vapor for Reducing the Risk of Patient Acquisition of Multidrug-Resistant Organisms. Clinical Infectious Diseases. 2013;56(1):27-35.</w:t>
      </w:r>
    </w:p>
    <w:p w14:paraId="609906A5" w14:textId="77777777" w:rsidR="006C63B1" w:rsidRPr="006C63B1" w:rsidRDefault="006C63B1" w:rsidP="006C63B1">
      <w:pPr>
        <w:pStyle w:val="EndNoteBibliography"/>
        <w:rPr>
          <w:noProof/>
        </w:rPr>
      </w:pPr>
      <w:r w:rsidRPr="006C63B1">
        <w:rPr>
          <w:noProof/>
        </w:rPr>
        <w:t>118.</w:t>
      </w:r>
      <w:r w:rsidRPr="006C63B1">
        <w:rPr>
          <w:noProof/>
        </w:rPr>
        <w:tab/>
        <w:t>Pogue JM, Mynatt RP, Marchaim D, Zhao JJ, Barr VO, Moshos J, et al. Automated Alerts Coupled with Antimicrobial Stewardship Intervention Lead to Decreases in Length of Stay in Patients with Gram-Negative Bacteremia. Infection Control &amp; Hospital Epidemiology. 2014;35(02):132-8.</w:t>
      </w:r>
    </w:p>
    <w:p w14:paraId="69A0DB8E" w14:textId="77777777" w:rsidR="006C63B1" w:rsidRPr="006C63B1" w:rsidRDefault="006C63B1" w:rsidP="006C63B1">
      <w:pPr>
        <w:pStyle w:val="EndNoteBibliography"/>
        <w:rPr>
          <w:noProof/>
        </w:rPr>
      </w:pPr>
      <w:r w:rsidRPr="006C63B1">
        <w:rPr>
          <w:noProof/>
        </w:rPr>
        <w:t>119.</w:t>
      </w:r>
      <w:r w:rsidRPr="006C63B1">
        <w:rPr>
          <w:noProof/>
        </w:rPr>
        <w:tab/>
        <w:t>Popiel KY, Miller MA. Evaluation of Vancomycin-Resistant Enterococci (VRE)–Associated Morbidity Following Relaxation of VRE Screening and Isolation Precautions in a Tertiary Care Hospital. Infection Control &amp; Hospital Epidemiology. 2014;35(07):818-25.</w:t>
      </w:r>
    </w:p>
    <w:p w14:paraId="5B13BAD7" w14:textId="77777777" w:rsidR="006C63B1" w:rsidRPr="006C63B1" w:rsidRDefault="006C63B1" w:rsidP="006C63B1">
      <w:pPr>
        <w:pStyle w:val="EndNoteBibliography"/>
        <w:rPr>
          <w:noProof/>
        </w:rPr>
      </w:pPr>
      <w:r w:rsidRPr="006C63B1">
        <w:rPr>
          <w:noProof/>
        </w:rPr>
        <w:t>120.</w:t>
      </w:r>
      <w:r w:rsidRPr="006C63B1">
        <w:rPr>
          <w:noProof/>
        </w:rPr>
        <w:tab/>
        <w:t>Popp JA, Layon AJ, Nappo R, Richards WT, Mozingo DW. Hospital-acquired infections and thermally injured patients: Chlorhexidine gluconate baths work. American Journal of Infection Control. 2014;42(2):129-32.</w:t>
      </w:r>
    </w:p>
    <w:p w14:paraId="1EF3A54C" w14:textId="77777777" w:rsidR="006C63B1" w:rsidRPr="006C63B1" w:rsidRDefault="006C63B1" w:rsidP="006C63B1">
      <w:pPr>
        <w:pStyle w:val="EndNoteBibliography"/>
        <w:rPr>
          <w:noProof/>
        </w:rPr>
      </w:pPr>
      <w:r w:rsidRPr="006C63B1">
        <w:rPr>
          <w:noProof/>
        </w:rPr>
        <w:t>121.</w:t>
      </w:r>
      <w:r w:rsidRPr="006C63B1">
        <w:rPr>
          <w:noProof/>
        </w:rPr>
        <w:tab/>
        <w:t>Qaiser S, Arif A, Quaid S, Ahsan T, Riaz K, Niaz S, et al. Innovative Solution to Sharp Waste Management in a Tertiary Care Hospital in Karachi, Pakistan. Infection Control &amp; Hospital Epidemiology. 2013;34(12):1297-305.</w:t>
      </w:r>
    </w:p>
    <w:p w14:paraId="04190A43" w14:textId="77777777" w:rsidR="006C63B1" w:rsidRPr="006C63B1" w:rsidRDefault="006C63B1" w:rsidP="006C63B1">
      <w:pPr>
        <w:pStyle w:val="EndNoteBibliography"/>
        <w:rPr>
          <w:noProof/>
        </w:rPr>
      </w:pPr>
      <w:r w:rsidRPr="006C63B1">
        <w:rPr>
          <w:noProof/>
        </w:rPr>
        <w:t>122.</w:t>
      </w:r>
      <w:r w:rsidRPr="006C63B1">
        <w:rPr>
          <w:noProof/>
        </w:rPr>
        <w:tab/>
        <w:t>Quach C, Milstone AM, Perpête C, Bonenfant M, Moore DL, Perreault T. Chlorhexidine Bathing in a Tertiary Care Neonatal Intensive Care Unit: Impact on Central Line–Associated Bloodstream Infections. Infection Control &amp; Hospital Epidemiology. 2014;35(02):158-63.</w:t>
      </w:r>
    </w:p>
    <w:p w14:paraId="4FAB61EA" w14:textId="77777777" w:rsidR="006C63B1" w:rsidRPr="006C63B1" w:rsidRDefault="006C63B1" w:rsidP="006C63B1">
      <w:pPr>
        <w:pStyle w:val="EndNoteBibliography"/>
        <w:rPr>
          <w:noProof/>
        </w:rPr>
      </w:pPr>
      <w:r w:rsidRPr="006C63B1">
        <w:rPr>
          <w:noProof/>
        </w:rPr>
        <w:t>123.</w:t>
      </w:r>
      <w:r w:rsidRPr="006C63B1">
        <w:rPr>
          <w:noProof/>
        </w:rPr>
        <w:tab/>
        <w:t>Radin JM, Hawksworth AW, Blair PJ, Faix DJ, Raman R, Russell KL, et al. Dramatic Decline of Respiratory Illness Among US Military Recruits After the Renewed Use of Adenovirus Vaccines. Clinical Infectious Diseases. 2014;59(7):962-8.</w:t>
      </w:r>
    </w:p>
    <w:p w14:paraId="7CD822F9" w14:textId="77777777" w:rsidR="006C63B1" w:rsidRPr="006C63B1" w:rsidRDefault="006C63B1" w:rsidP="006C63B1">
      <w:pPr>
        <w:pStyle w:val="EndNoteBibliography"/>
        <w:rPr>
          <w:noProof/>
        </w:rPr>
      </w:pPr>
      <w:r w:rsidRPr="006C63B1">
        <w:rPr>
          <w:noProof/>
        </w:rPr>
        <w:t>124.</w:t>
      </w:r>
      <w:r w:rsidRPr="006C63B1">
        <w:rPr>
          <w:noProof/>
        </w:rPr>
        <w:tab/>
        <w:t>Raschka S, Dempster L, Bryce E. Health economic evaluation of an infection prevention and control program: Are quality and patient safety programs worth the investment? American Journal of Infection Control. 2013;41(9):773-7.</w:t>
      </w:r>
    </w:p>
    <w:p w14:paraId="0AC2A9EA" w14:textId="77777777" w:rsidR="006C63B1" w:rsidRPr="006C63B1" w:rsidRDefault="006C63B1" w:rsidP="006C63B1">
      <w:pPr>
        <w:pStyle w:val="EndNoteBibliography"/>
        <w:rPr>
          <w:noProof/>
        </w:rPr>
      </w:pPr>
      <w:r w:rsidRPr="006C63B1">
        <w:rPr>
          <w:noProof/>
        </w:rPr>
        <w:t>125.</w:t>
      </w:r>
      <w:r w:rsidRPr="006C63B1">
        <w:rPr>
          <w:noProof/>
        </w:rPr>
        <w:tab/>
        <w:t>Reid MJA, Biller N, Lyon SM, Reilly JP, Merlin J, Dacso M, et al. Reducing risk and enhancing education: U.S. medical students on global health electives. American Journal of Infection Control. 2014;42(12):1319-21.</w:t>
      </w:r>
    </w:p>
    <w:p w14:paraId="68FD286F" w14:textId="77777777" w:rsidR="006C63B1" w:rsidRPr="006C63B1" w:rsidRDefault="006C63B1" w:rsidP="006C63B1">
      <w:pPr>
        <w:pStyle w:val="EndNoteBibliography"/>
        <w:rPr>
          <w:noProof/>
        </w:rPr>
      </w:pPr>
      <w:r w:rsidRPr="006C63B1">
        <w:rPr>
          <w:noProof/>
        </w:rPr>
        <w:t>126.</w:t>
      </w:r>
      <w:r w:rsidRPr="006C63B1">
        <w:rPr>
          <w:noProof/>
        </w:rPr>
        <w:tab/>
        <w:t>Richter SS, Heilmann KP, Dohrn CL, Riahi F, Diekema DJ, Doern GV. Pneumococcal Serotypes before and after Introduction of Conjugate Vaccines, United States, 1999-2011. Emerging Infectious Diseases. 2013;19(7):1074-83.</w:t>
      </w:r>
    </w:p>
    <w:p w14:paraId="53050D87" w14:textId="77777777" w:rsidR="006C63B1" w:rsidRPr="006C63B1" w:rsidRDefault="006C63B1" w:rsidP="006C63B1">
      <w:pPr>
        <w:pStyle w:val="EndNoteBibliography"/>
        <w:rPr>
          <w:noProof/>
        </w:rPr>
      </w:pPr>
      <w:r w:rsidRPr="006C63B1">
        <w:rPr>
          <w:noProof/>
        </w:rPr>
        <w:t>127.</w:t>
      </w:r>
      <w:r w:rsidRPr="006C63B1">
        <w:rPr>
          <w:noProof/>
        </w:rPr>
        <w:tab/>
        <w:t>Riggi G, Castillo M, Fernandez M, Wawrzyniak A, Vigoda M, Eber S, et al. Improving Compliance with Timely Intraoperative Redosing of Antimicrobials in Surgical Prophylaxis. Infection Control &amp; Hospital Epidemiology. 2014;35(10):1236-40.</w:t>
      </w:r>
    </w:p>
    <w:p w14:paraId="03E4E0C5" w14:textId="77777777" w:rsidR="006C63B1" w:rsidRPr="006C63B1" w:rsidRDefault="006C63B1" w:rsidP="006C63B1">
      <w:pPr>
        <w:pStyle w:val="EndNoteBibliography"/>
        <w:rPr>
          <w:noProof/>
        </w:rPr>
      </w:pPr>
      <w:r w:rsidRPr="006C63B1">
        <w:rPr>
          <w:noProof/>
        </w:rPr>
        <w:t>128.</w:t>
      </w:r>
      <w:r w:rsidRPr="006C63B1">
        <w:rPr>
          <w:noProof/>
        </w:rPr>
        <w:tab/>
        <w:t>Righi E, Aggazzotti G, Ferrari E, Giovanardi C, Busani S, Rinaldi L, et al. Trends in ventilator-associated pneumonia: Impact of a ventilator care bundle in an Italian tertiary care hospital intensive care unit. American Journal of Infection Control. 2014;42(12):1312-6.</w:t>
      </w:r>
    </w:p>
    <w:p w14:paraId="7E8F882E" w14:textId="77777777" w:rsidR="006C63B1" w:rsidRPr="006C63B1" w:rsidRDefault="006C63B1" w:rsidP="006C63B1">
      <w:pPr>
        <w:pStyle w:val="EndNoteBibliography"/>
        <w:rPr>
          <w:noProof/>
        </w:rPr>
      </w:pPr>
      <w:r w:rsidRPr="006C63B1">
        <w:rPr>
          <w:noProof/>
        </w:rPr>
        <w:t>129.</w:t>
      </w:r>
      <w:r w:rsidRPr="006C63B1">
        <w:rPr>
          <w:noProof/>
        </w:rPr>
        <w:tab/>
        <w:t>Rosenthal VD, Dueñas L, Sobreyra-Oropeza M, Ammar K, Navoa-Ng JA, Casares ACBd, et al. Findings of the International Nosocomial Infection Control Consortium (INICC), Part III Effectiveness of a Multidimensional Infection Control Approach to Reduce Central Line—Associated Bloodstream Infections in the Neonatal Intensive Care Units of 4 Developing Countries. Infection Control &amp; Hospital Epidemiology. 2013;34(03):229-37.</w:t>
      </w:r>
    </w:p>
    <w:p w14:paraId="636849C4" w14:textId="77777777" w:rsidR="006C63B1" w:rsidRPr="006C63B1" w:rsidRDefault="006C63B1" w:rsidP="006C63B1">
      <w:pPr>
        <w:pStyle w:val="EndNoteBibliography"/>
        <w:rPr>
          <w:noProof/>
        </w:rPr>
      </w:pPr>
      <w:r w:rsidRPr="006C63B1">
        <w:rPr>
          <w:noProof/>
        </w:rPr>
        <w:t>130.</w:t>
      </w:r>
      <w:r w:rsidRPr="006C63B1">
        <w:rPr>
          <w:noProof/>
        </w:rPr>
        <w:tab/>
        <w:t>Rosenthal VD, Pawar M, Leblebicioglu H, Navoa-Ng JA, Villamil-Gómez W, Armas-Ruiz A, et al. Impact of the International Nosocomial Infection Control Consortium (INICC) Multidimensional Hand Hygiene Approach over 13 Years in 51 Cities of 19 Limited-Resource Countries from Latin America, Asia, the Middle East, and Europe. Infection Control &amp; Hospital Epidemiology. 2013;34(04):415-23.</w:t>
      </w:r>
    </w:p>
    <w:p w14:paraId="32E2C430" w14:textId="77777777" w:rsidR="006C63B1" w:rsidRPr="006C63B1" w:rsidRDefault="006C63B1" w:rsidP="006C63B1">
      <w:pPr>
        <w:pStyle w:val="EndNoteBibliography"/>
        <w:rPr>
          <w:noProof/>
        </w:rPr>
      </w:pPr>
      <w:r w:rsidRPr="006C63B1">
        <w:rPr>
          <w:noProof/>
        </w:rPr>
        <w:t>131.</w:t>
      </w:r>
      <w:r w:rsidRPr="006C63B1">
        <w:rPr>
          <w:noProof/>
        </w:rPr>
        <w:tab/>
        <w:t>Ross RK, Hersh AL, Kronman MP, Newland JG, Metjian TA, Localio AR, et al. Impact of Infectious Diseases Society of America/Pediatric Infectious Diseases Society Guidelines on Treatment of Community-Acquired Pneumonia in Hospitalized Children. Clinical Infectious Diseases. 2014;58(6):834-8.</w:t>
      </w:r>
    </w:p>
    <w:p w14:paraId="408D3310" w14:textId="77777777" w:rsidR="006C63B1" w:rsidRPr="006C63B1" w:rsidRDefault="006C63B1" w:rsidP="006C63B1">
      <w:pPr>
        <w:pStyle w:val="EndNoteBibliography"/>
        <w:rPr>
          <w:noProof/>
        </w:rPr>
      </w:pPr>
      <w:r w:rsidRPr="006C63B1">
        <w:rPr>
          <w:noProof/>
        </w:rPr>
        <w:t>132.</w:t>
      </w:r>
      <w:r w:rsidRPr="006C63B1">
        <w:rPr>
          <w:noProof/>
        </w:rPr>
        <w:tab/>
        <w:t>Rupp ME, Fitzgerald T, Sholtz L, Lyden E, Carling P. Maintain the Gain: Program to Sustain Performance Improvement in Environmental Cleaning. Infection Control &amp; Hospital Epidemiology. 2014;35(07):866-8.</w:t>
      </w:r>
    </w:p>
    <w:p w14:paraId="03ECCD8D" w14:textId="77777777" w:rsidR="006C63B1" w:rsidRPr="006C63B1" w:rsidRDefault="006C63B1" w:rsidP="006C63B1">
      <w:pPr>
        <w:pStyle w:val="EndNoteBibliography"/>
        <w:rPr>
          <w:noProof/>
        </w:rPr>
      </w:pPr>
      <w:r w:rsidRPr="006C63B1">
        <w:rPr>
          <w:noProof/>
        </w:rPr>
        <w:t>133.</w:t>
      </w:r>
      <w:r w:rsidRPr="006C63B1">
        <w:rPr>
          <w:noProof/>
        </w:rPr>
        <w:tab/>
        <w:t>Sadarangani M, Scheifele DW, Halperin SA, Vaudry W, Le Saux N, Tsang R, et al. The Impact of the Meningococcal Serogroup C Conjugate Vaccine in Canada Between 2002 and 2012. Clinical Infectious Diseases. 2014;59(9):1208-15.</w:t>
      </w:r>
    </w:p>
    <w:p w14:paraId="2E963A71" w14:textId="77777777" w:rsidR="006C63B1" w:rsidRPr="006C63B1" w:rsidRDefault="006C63B1" w:rsidP="006C63B1">
      <w:pPr>
        <w:pStyle w:val="EndNoteBibliography"/>
        <w:rPr>
          <w:noProof/>
        </w:rPr>
      </w:pPr>
      <w:r w:rsidRPr="006C63B1">
        <w:rPr>
          <w:noProof/>
        </w:rPr>
        <w:t>134.</w:t>
      </w:r>
      <w:r w:rsidRPr="006C63B1">
        <w:rPr>
          <w:noProof/>
        </w:rPr>
        <w:tab/>
        <w:t>Sanders J, Pallotta A, Bauer S, Sekeres J, Davis R, Taege A, et al. Antimicrobial Stewardship Program to Reduce Antiretroviral Medication Errors in Hospitalized Patients with Human Immunodeficiency Virus Infection. Infection Control &amp; Hospital Epidemiology. 2014;35(03):272-7.</w:t>
      </w:r>
    </w:p>
    <w:p w14:paraId="544CDEEF" w14:textId="77777777" w:rsidR="006C63B1" w:rsidRPr="006C63B1" w:rsidRDefault="006C63B1" w:rsidP="006C63B1">
      <w:pPr>
        <w:pStyle w:val="EndNoteBibliography"/>
        <w:rPr>
          <w:noProof/>
        </w:rPr>
      </w:pPr>
      <w:r w:rsidRPr="006C63B1">
        <w:rPr>
          <w:noProof/>
        </w:rPr>
        <w:t>135.</w:t>
      </w:r>
      <w:r w:rsidRPr="006C63B1">
        <w:rPr>
          <w:noProof/>
        </w:rPr>
        <w:tab/>
        <w:t>Sandora TJ, Graham DA, Conway M, Dodson B, Potter-Bynoe G, Margossian SP. Impact of needleless connector change frequency on central line-associated bloodstream infection rate. American Journal of Infection Control. 2014;42(5):485-9.</w:t>
      </w:r>
    </w:p>
    <w:p w14:paraId="24116785" w14:textId="77777777" w:rsidR="006C63B1" w:rsidRPr="006C63B1" w:rsidRDefault="006C63B1" w:rsidP="006C63B1">
      <w:pPr>
        <w:pStyle w:val="EndNoteBibliography"/>
        <w:rPr>
          <w:noProof/>
        </w:rPr>
      </w:pPr>
      <w:r w:rsidRPr="006C63B1">
        <w:rPr>
          <w:noProof/>
        </w:rPr>
        <w:t>136.</w:t>
      </w:r>
      <w:r w:rsidRPr="006C63B1">
        <w:rPr>
          <w:noProof/>
        </w:rPr>
        <w:tab/>
        <w:t>Scheithauer S, Häfner H, Schröder J, Nowicki K, Lemmen S. Influence of signal colored hand disinfectant dispensers on hand hygiene compliance at a medical intensive care unit. American Journal of Infection Control. 2014;42(8):926-8.</w:t>
      </w:r>
    </w:p>
    <w:p w14:paraId="4ABD13FC" w14:textId="77777777" w:rsidR="006C63B1" w:rsidRPr="006C63B1" w:rsidRDefault="006C63B1" w:rsidP="006C63B1">
      <w:pPr>
        <w:pStyle w:val="EndNoteBibliography"/>
        <w:rPr>
          <w:noProof/>
        </w:rPr>
      </w:pPr>
      <w:r w:rsidRPr="006C63B1">
        <w:rPr>
          <w:noProof/>
        </w:rPr>
        <w:t>137.</w:t>
      </w:r>
      <w:r w:rsidRPr="006C63B1">
        <w:rPr>
          <w:noProof/>
        </w:rPr>
        <w:tab/>
        <w:t>Scheithauer S, Rosarius A, Rex S, Post P, Heisel H, Krizanovic V, et al. Improving hand hygiene compliance in the anesthesia working room work area: More than just more hand rubs. American Journal of Infection Control. 2013;41(11):1001-6.</w:t>
      </w:r>
    </w:p>
    <w:p w14:paraId="52B48D00" w14:textId="77777777" w:rsidR="006C63B1" w:rsidRPr="006C63B1" w:rsidRDefault="006C63B1" w:rsidP="006C63B1">
      <w:pPr>
        <w:pStyle w:val="EndNoteBibliography"/>
        <w:rPr>
          <w:noProof/>
        </w:rPr>
      </w:pPr>
      <w:r w:rsidRPr="006C63B1">
        <w:rPr>
          <w:noProof/>
        </w:rPr>
        <w:t>138.</w:t>
      </w:r>
      <w:r w:rsidRPr="006C63B1">
        <w:rPr>
          <w:noProof/>
        </w:rPr>
        <w:tab/>
        <w:t>Schmidt MG, Attaway HH, III, Fairey SE, Steed LL, Michels HT, Salgado CD. Copper Continuously Limits the Concentration of Bacteria Resident on Bed Rails within the Intensive Care Unit. Infection Control &amp; Hospital Epidemiology. 2013;34(05):530-3.</w:t>
      </w:r>
    </w:p>
    <w:p w14:paraId="73922CC3" w14:textId="77777777" w:rsidR="006C63B1" w:rsidRPr="006C63B1" w:rsidRDefault="006C63B1" w:rsidP="006C63B1">
      <w:pPr>
        <w:pStyle w:val="EndNoteBibliography"/>
        <w:rPr>
          <w:noProof/>
        </w:rPr>
      </w:pPr>
      <w:r w:rsidRPr="006C63B1">
        <w:rPr>
          <w:noProof/>
        </w:rPr>
        <w:t>139.</w:t>
      </w:r>
      <w:r w:rsidRPr="006C63B1">
        <w:rPr>
          <w:noProof/>
        </w:rPr>
        <w:tab/>
        <w:t>Schulz L, Osterby K, Fox B. The Use of Best Practice Alerts with the Development of an Antimicrobial Stewardship Navigator to Promote Antibiotic De-escalation in the Electronic Medical Record. Infection Control &amp; Hospital Epidemiology. 2013;34(12):1259-65.</w:t>
      </w:r>
    </w:p>
    <w:p w14:paraId="49CC2708" w14:textId="77777777" w:rsidR="006C63B1" w:rsidRPr="006C63B1" w:rsidRDefault="006C63B1" w:rsidP="006C63B1">
      <w:pPr>
        <w:pStyle w:val="EndNoteBibliography"/>
        <w:rPr>
          <w:noProof/>
        </w:rPr>
      </w:pPr>
      <w:r w:rsidRPr="006C63B1">
        <w:rPr>
          <w:noProof/>
        </w:rPr>
        <w:t>140.</w:t>
      </w:r>
      <w:r w:rsidRPr="006C63B1">
        <w:rPr>
          <w:noProof/>
        </w:rPr>
        <w:tab/>
        <w:t>Schweon SJ, Edmonds SL, Kirk J, Rowland DY, Acosta C. Effectiveness of a comprehensive hand hygiene program for reduction of infection rates in a long-term care facility. American Journal of Infection Control. 2013;41(1):39-44.</w:t>
      </w:r>
    </w:p>
    <w:p w14:paraId="380230DA" w14:textId="77777777" w:rsidR="006C63B1" w:rsidRPr="006C63B1" w:rsidRDefault="006C63B1" w:rsidP="006C63B1">
      <w:pPr>
        <w:pStyle w:val="EndNoteBibliography"/>
        <w:rPr>
          <w:noProof/>
        </w:rPr>
      </w:pPr>
      <w:r w:rsidRPr="006C63B1">
        <w:rPr>
          <w:noProof/>
        </w:rPr>
        <w:t>141.</w:t>
      </w:r>
      <w:r w:rsidRPr="006C63B1">
        <w:rPr>
          <w:noProof/>
        </w:rPr>
        <w:tab/>
        <w:t>Seto WH, Yuen SWS, Cheung CWY, Ching PTY, Cowling BJ, Pittet D. Hand hygiene promotion and the participation of infection control link nurses: An effective innovation to overcome campaign fatigue. American Journal of Infection Control. 2013;41(12):1281-3.</w:t>
      </w:r>
    </w:p>
    <w:p w14:paraId="4718F7F5" w14:textId="77777777" w:rsidR="006C63B1" w:rsidRPr="006C63B1" w:rsidRDefault="006C63B1" w:rsidP="006C63B1">
      <w:pPr>
        <w:pStyle w:val="EndNoteBibliography"/>
        <w:rPr>
          <w:noProof/>
        </w:rPr>
      </w:pPr>
      <w:r w:rsidRPr="006C63B1">
        <w:rPr>
          <w:noProof/>
        </w:rPr>
        <w:t>142.</w:t>
      </w:r>
      <w:r w:rsidRPr="006C63B1">
        <w:rPr>
          <w:noProof/>
        </w:rPr>
        <w:tab/>
        <w:t>Sitzlar B, Deshpande A, Fertelli D, Kundrapu S, Sethi AK, Donskey CJ. An Environmental Disinfection Odyssey: Evaluation of Sequential Interventions to Improve Disinfection of Clostridium difficile Isolation Rooms. Infection Control &amp; Hospital Epidemiology. 2013;34(05):459-65.</w:t>
      </w:r>
    </w:p>
    <w:p w14:paraId="23ED46E6" w14:textId="77777777" w:rsidR="006C63B1" w:rsidRPr="006C63B1" w:rsidRDefault="006C63B1" w:rsidP="006C63B1">
      <w:pPr>
        <w:pStyle w:val="EndNoteBibliography"/>
        <w:rPr>
          <w:noProof/>
        </w:rPr>
      </w:pPr>
      <w:r w:rsidRPr="006C63B1">
        <w:rPr>
          <w:noProof/>
        </w:rPr>
        <w:t>143.</w:t>
      </w:r>
      <w:r w:rsidRPr="006C63B1">
        <w:rPr>
          <w:noProof/>
        </w:rPr>
        <w:tab/>
        <w:t>Smith PW, Beam E, Sayles H, Rupp ME, Cavalieri RJ, Gibbs S, et al. Impact of Adenosine Triphosphate Detection and Feedback on Hospital Room Cleaning. Infection Control &amp; Hospital Epidemiology. 2014;35(05):564-9.</w:t>
      </w:r>
    </w:p>
    <w:p w14:paraId="60C5B7AD" w14:textId="77777777" w:rsidR="006C63B1" w:rsidRPr="006C63B1" w:rsidRDefault="006C63B1" w:rsidP="006C63B1">
      <w:pPr>
        <w:pStyle w:val="EndNoteBibliography"/>
        <w:rPr>
          <w:noProof/>
        </w:rPr>
      </w:pPr>
      <w:r w:rsidRPr="006C63B1">
        <w:rPr>
          <w:noProof/>
        </w:rPr>
        <w:t>144.</w:t>
      </w:r>
      <w:r w:rsidRPr="006C63B1">
        <w:rPr>
          <w:noProof/>
        </w:rPr>
        <w:tab/>
        <w:t>Song X, Stockwell DC, Floyd T, Short BL, Singh N. Improving hand hygiene compliance in health care workers: Strategies and impact on patient outcomes. American Journal of Infection Control. 2013;41(10):e101-e5.</w:t>
      </w:r>
    </w:p>
    <w:p w14:paraId="1C2444B0" w14:textId="77777777" w:rsidR="006C63B1" w:rsidRPr="006C63B1" w:rsidRDefault="006C63B1" w:rsidP="006C63B1">
      <w:pPr>
        <w:pStyle w:val="EndNoteBibliography"/>
        <w:rPr>
          <w:noProof/>
        </w:rPr>
      </w:pPr>
      <w:r w:rsidRPr="006C63B1">
        <w:rPr>
          <w:noProof/>
        </w:rPr>
        <w:t>145.</w:t>
      </w:r>
      <w:r w:rsidRPr="006C63B1">
        <w:rPr>
          <w:noProof/>
        </w:rPr>
        <w:tab/>
        <w:t>Sopirala MM, Yahle-Dunbar L, Smyer J, Wellington L, Dickman J, Zikri N, et al. Infection Control Link Nurse Program: An interdisciplinary approach in targeting health care-acquired infection. American Journal of Infection Control. 2014;42(4):353-9.</w:t>
      </w:r>
    </w:p>
    <w:p w14:paraId="366BC970" w14:textId="77777777" w:rsidR="006C63B1" w:rsidRPr="006C63B1" w:rsidRDefault="006C63B1" w:rsidP="006C63B1">
      <w:pPr>
        <w:pStyle w:val="EndNoteBibliography"/>
        <w:rPr>
          <w:noProof/>
        </w:rPr>
      </w:pPr>
      <w:r w:rsidRPr="006C63B1">
        <w:rPr>
          <w:noProof/>
        </w:rPr>
        <w:t>146.</w:t>
      </w:r>
      <w:r w:rsidRPr="006C63B1">
        <w:rPr>
          <w:noProof/>
        </w:rPr>
        <w:tab/>
        <w:t>Sreeramoju P, Fernandez-Rojas ME. Healthcare Epidemiology Practicum Rotation for Postgraduate Physician Trainees in Medicine–Infectious Diseases. Infection Control &amp; Hospital Epidemiology. 2013;34(10):1114-6.</w:t>
      </w:r>
    </w:p>
    <w:p w14:paraId="601B9BB0" w14:textId="77777777" w:rsidR="006C63B1" w:rsidRPr="006C63B1" w:rsidRDefault="006C63B1" w:rsidP="006C63B1">
      <w:pPr>
        <w:pStyle w:val="EndNoteBibliography"/>
        <w:rPr>
          <w:noProof/>
        </w:rPr>
      </w:pPr>
      <w:r w:rsidRPr="006C63B1">
        <w:rPr>
          <w:noProof/>
        </w:rPr>
        <w:t>147.</w:t>
      </w:r>
      <w:r w:rsidRPr="006C63B1">
        <w:rPr>
          <w:noProof/>
        </w:rPr>
        <w:tab/>
        <w:t>Stewart M, Bogusz A, Hunter J, Devanny I, Yip B, Reid D, et al. Evaluating Use of Neutral Electrolyzed Water for Cleaning Near-Patient Surfaces. Infection Control &amp; Hospital Epidemiology. 2014;35(12):1505-10.</w:t>
      </w:r>
    </w:p>
    <w:p w14:paraId="1E308C27" w14:textId="77777777" w:rsidR="006C63B1" w:rsidRPr="006C63B1" w:rsidRDefault="006C63B1" w:rsidP="006C63B1">
      <w:pPr>
        <w:pStyle w:val="EndNoteBibliography"/>
        <w:rPr>
          <w:noProof/>
        </w:rPr>
      </w:pPr>
      <w:r w:rsidRPr="006C63B1">
        <w:rPr>
          <w:noProof/>
        </w:rPr>
        <w:t>148.</w:t>
      </w:r>
      <w:r w:rsidRPr="006C63B1">
        <w:rPr>
          <w:noProof/>
        </w:rPr>
        <w:tab/>
        <w:t>Stoll P, Silla LMdR, Cola CMM, Splitt BI, Moreira LB. Effectiveness of a Protective Environment implementation for cancer patients with chemotherapy-induced neutropenia on fever and mortality incidence. American Journal of Infection Control. 2013;41(4):357-9.</w:t>
      </w:r>
    </w:p>
    <w:p w14:paraId="477D6625" w14:textId="77777777" w:rsidR="006C63B1" w:rsidRPr="006C63B1" w:rsidRDefault="006C63B1" w:rsidP="006C63B1">
      <w:pPr>
        <w:pStyle w:val="EndNoteBibliography"/>
        <w:rPr>
          <w:noProof/>
        </w:rPr>
      </w:pPr>
      <w:r w:rsidRPr="006C63B1">
        <w:rPr>
          <w:noProof/>
        </w:rPr>
        <w:t>149.</w:t>
      </w:r>
      <w:r w:rsidRPr="006C63B1">
        <w:rPr>
          <w:noProof/>
        </w:rPr>
        <w:tab/>
        <w:t>Stumpfs DJ, de Souza SBC, Konkewicz LR, Lovatto CG, da Silva CF, Macedo ABT, et al. The Impact of a Single Ward for Cohorting Patients with Infection due to Multidrug-Resistant Organisms. Infection Control &amp; Hospital Epidemiology. 2013;34(08):864-5.</w:t>
      </w:r>
    </w:p>
    <w:p w14:paraId="30C47933" w14:textId="77777777" w:rsidR="006C63B1" w:rsidRPr="006C63B1" w:rsidRDefault="006C63B1" w:rsidP="006C63B1">
      <w:pPr>
        <w:pStyle w:val="EndNoteBibliography"/>
        <w:rPr>
          <w:noProof/>
        </w:rPr>
      </w:pPr>
      <w:r w:rsidRPr="006C63B1">
        <w:rPr>
          <w:noProof/>
        </w:rPr>
        <w:t>150.</w:t>
      </w:r>
      <w:r w:rsidRPr="006C63B1">
        <w:rPr>
          <w:noProof/>
        </w:rPr>
        <w:tab/>
        <w:t>Sulis CA, Walkey AJ, Abadi Y, Campbell Reardon C, Joyce-Brady M. Outcomes of a ventilator-associated pneumonia bundle on rates of ventilator-associated pneumonia and other health care-associated infections in a long-term acute care hospital setting. American Journal of Infection Control. 2014;42(5):536-8.</w:t>
      </w:r>
    </w:p>
    <w:p w14:paraId="7C6A789C" w14:textId="77777777" w:rsidR="006C63B1" w:rsidRPr="006C63B1" w:rsidRDefault="006C63B1" w:rsidP="006C63B1">
      <w:pPr>
        <w:pStyle w:val="EndNoteBibliography"/>
        <w:rPr>
          <w:noProof/>
        </w:rPr>
      </w:pPr>
      <w:r w:rsidRPr="006C63B1">
        <w:rPr>
          <w:noProof/>
        </w:rPr>
        <w:t>151.</w:t>
      </w:r>
      <w:r w:rsidRPr="006C63B1">
        <w:rPr>
          <w:noProof/>
        </w:rPr>
        <w:tab/>
        <w:t>Suwantarat N, Dumford DM, III, Ponce-Terashima R, Kundrapu S, Zabarsky TF, Zhu H, et al. Modification of Antimicrobial Prophylaxis Based on Rectal Culture Results to Prevent Fluoroquinolone-Resistant Escherichia coli Infections after Prostate Biopsy. Infection Control &amp; Hospital Epidemiology. 2013;34(09):973-6.</w:t>
      </w:r>
    </w:p>
    <w:p w14:paraId="1BA1E5C5" w14:textId="77777777" w:rsidR="006C63B1" w:rsidRPr="006C63B1" w:rsidRDefault="006C63B1" w:rsidP="006C63B1">
      <w:pPr>
        <w:pStyle w:val="EndNoteBibliography"/>
        <w:rPr>
          <w:noProof/>
        </w:rPr>
      </w:pPr>
      <w:r w:rsidRPr="006C63B1">
        <w:rPr>
          <w:noProof/>
        </w:rPr>
        <w:t>152.</w:t>
      </w:r>
      <w:r w:rsidRPr="006C63B1">
        <w:rPr>
          <w:noProof/>
        </w:rPr>
        <w:tab/>
        <w:t>Talbot TR, Johnson JG, Fergus C, Domenico JH, Schaffner W, Daniels TL, et al. Sustained Improvement in Hand Hygiene Adherence: Utilizing Shared Accountability and Financial Incentives. Infection Control &amp; Hospital Epidemiology. 2013;34(11):1129-36.</w:t>
      </w:r>
    </w:p>
    <w:p w14:paraId="2CF87C07" w14:textId="77777777" w:rsidR="006C63B1" w:rsidRPr="006C63B1" w:rsidRDefault="006C63B1" w:rsidP="006C63B1">
      <w:pPr>
        <w:pStyle w:val="EndNoteBibliography"/>
        <w:rPr>
          <w:noProof/>
        </w:rPr>
      </w:pPr>
      <w:r w:rsidRPr="006C63B1">
        <w:rPr>
          <w:noProof/>
        </w:rPr>
        <w:t>153.</w:t>
      </w:r>
      <w:r w:rsidRPr="006C63B1">
        <w:rPr>
          <w:noProof/>
        </w:rPr>
        <w:tab/>
        <w:t>Talbot TR, Wang D, Swift M, St. Jacques P, Johnson S, Brinsko V, et al. Implementation of an Enhanced Safety-Engineered Sharp Device Oversight and Bloodborne Pathogen Protection Program at a Large Academic Medical Center. Infection Control &amp; Hospital Epidemiology. 2014;35(11):1383-90.</w:t>
      </w:r>
    </w:p>
    <w:p w14:paraId="53BADAA1" w14:textId="77777777" w:rsidR="006C63B1" w:rsidRPr="006C63B1" w:rsidRDefault="006C63B1" w:rsidP="006C63B1">
      <w:pPr>
        <w:pStyle w:val="EndNoteBibliography"/>
        <w:rPr>
          <w:noProof/>
        </w:rPr>
      </w:pPr>
      <w:r w:rsidRPr="006C63B1">
        <w:rPr>
          <w:noProof/>
        </w:rPr>
        <w:t>154.</w:t>
      </w:r>
      <w:r w:rsidRPr="006C63B1">
        <w:rPr>
          <w:noProof/>
        </w:rPr>
        <w:tab/>
        <w:t>Tamimi AH, Carlino S, Gerba CP. Long-term efficacy of a self-disinfecting coating in an intensive care unit. American Journal of Infection Control. 2014;42(11):1178-81.</w:t>
      </w:r>
    </w:p>
    <w:p w14:paraId="42623445" w14:textId="77777777" w:rsidR="006C63B1" w:rsidRPr="006C63B1" w:rsidRDefault="006C63B1" w:rsidP="006C63B1">
      <w:pPr>
        <w:pStyle w:val="EndNoteBibliography"/>
        <w:rPr>
          <w:noProof/>
        </w:rPr>
      </w:pPr>
      <w:r w:rsidRPr="006C63B1">
        <w:rPr>
          <w:noProof/>
        </w:rPr>
        <w:t>155.</w:t>
      </w:r>
      <w:r w:rsidRPr="006C63B1">
        <w:rPr>
          <w:noProof/>
        </w:rPr>
        <w:tab/>
        <w:t>Tejedor SC, Garrett G, Jacob JT, Meyer E, Reyes MD, Robichaux C, et al. Electronic Documentation of Central Venous Catheter—Days: Validation Is Essential. Infection Control &amp; Hospital Epidemiology. 2013;34(09):899-907.</w:t>
      </w:r>
    </w:p>
    <w:p w14:paraId="4C7C167A" w14:textId="77777777" w:rsidR="006C63B1" w:rsidRPr="006C63B1" w:rsidRDefault="006C63B1" w:rsidP="006C63B1">
      <w:pPr>
        <w:pStyle w:val="EndNoteBibliography"/>
        <w:rPr>
          <w:noProof/>
        </w:rPr>
      </w:pPr>
      <w:r w:rsidRPr="006C63B1">
        <w:rPr>
          <w:noProof/>
        </w:rPr>
        <w:t>156.</w:t>
      </w:r>
      <w:r w:rsidRPr="006C63B1">
        <w:rPr>
          <w:noProof/>
        </w:rPr>
        <w:tab/>
        <w:t>Terp S, Krishnadasan A, Bowen W, Joo J, Furoy D, Chan J, et al. Introduction of Rapid Methicillin-Resistant Staphylococcus aureus Polymerase Chain Reaction Testing and Antibiotic Selection Among Hospitalized Patients With Purulent Skin Infections. Clinical Infectious Diseases. 2014;58(8):e129-e32.</w:t>
      </w:r>
    </w:p>
    <w:p w14:paraId="4F77373D" w14:textId="77777777" w:rsidR="006C63B1" w:rsidRPr="006C63B1" w:rsidRDefault="006C63B1" w:rsidP="006C63B1">
      <w:pPr>
        <w:pStyle w:val="EndNoteBibliography"/>
        <w:rPr>
          <w:noProof/>
        </w:rPr>
      </w:pPr>
      <w:r w:rsidRPr="006C63B1">
        <w:rPr>
          <w:noProof/>
        </w:rPr>
        <w:t>157.</w:t>
      </w:r>
      <w:r w:rsidRPr="006C63B1">
        <w:rPr>
          <w:noProof/>
        </w:rPr>
        <w:tab/>
        <w:t>Thom KA, Li S, Custer M, Preas MA, Rew CD, Cafeo C, et al. Successful implementation of a unit-based quality nurse to reduce central line-associated bloodstream infections. American Journal of Infection Control. 2014;42(2):139-43.</w:t>
      </w:r>
    </w:p>
    <w:p w14:paraId="2B8EEEBC" w14:textId="77777777" w:rsidR="006C63B1" w:rsidRPr="006C63B1" w:rsidRDefault="006C63B1" w:rsidP="006C63B1">
      <w:pPr>
        <w:pStyle w:val="EndNoteBibliography"/>
        <w:rPr>
          <w:noProof/>
        </w:rPr>
      </w:pPr>
      <w:r w:rsidRPr="006C63B1">
        <w:rPr>
          <w:noProof/>
        </w:rPr>
        <w:t>158.</w:t>
      </w:r>
      <w:r w:rsidRPr="006C63B1">
        <w:rPr>
          <w:noProof/>
        </w:rPr>
        <w:tab/>
        <w:t>Thompson P, Houston S. Decreasing methicillin-resistant Staphylococcus aureus surgical site infections with chlorhexidine and mupirocin. American Journal of Infection Control. 2013;41(7):629-33.</w:t>
      </w:r>
    </w:p>
    <w:p w14:paraId="25697864" w14:textId="77777777" w:rsidR="006C63B1" w:rsidRPr="006C63B1" w:rsidRDefault="006C63B1" w:rsidP="006C63B1">
      <w:pPr>
        <w:pStyle w:val="EndNoteBibliography"/>
        <w:rPr>
          <w:noProof/>
        </w:rPr>
      </w:pPr>
      <w:r w:rsidRPr="006C63B1">
        <w:rPr>
          <w:noProof/>
        </w:rPr>
        <w:t>159.</w:t>
      </w:r>
      <w:r w:rsidRPr="006C63B1">
        <w:rPr>
          <w:noProof/>
        </w:rPr>
        <w:tab/>
        <w:t>Tillekeratne LG, Linkin DR, Obino M, Omar A, Wanjiku M, Holtzman D, et al. A multifaceted intervention to reduce rates of catheter-associated urinary tract infections in a resource-limited setting. American Journal of Infection Control. 2014;42(1):12-6.</w:t>
      </w:r>
    </w:p>
    <w:p w14:paraId="5A3C62DA" w14:textId="77777777" w:rsidR="006C63B1" w:rsidRPr="006C63B1" w:rsidRDefault="006C63B1" w:rsidP="006C63B1">
      <w:pPr>
        <w:pStyle w:val="EndNoteBibliography"/>
        <w:rPr>
          <w:noProof/>
        </w:rPr>
      </w:pPr>
      <w:r w:rsidRPr="006C63B1">
        <w:rPr>
          <w:noProof/>
        </w:rPr>
        <w:t>160.</w:t>
      </w:r>
      <w:r w:rsidRPr="006C63B1">
        <w:rPr>
          <w:noProof/>
        </w:rPr>
        <w:tab/>
        <w:t>Tseng HF, Sy LS, Qian L, Marcy SM, Jackson LA, Glanz J, et al. Safety of a Tetanus-Diphtheria-Acellular Pertussis Vaccine When Used Off-Label in an Elderly Population. Clinical Infectious Diseases. 2013;56(3):315-21.</w:t>
      </w:r>
    </w:p>
    <w:p w14:paraId="59A92CD2" w14:textId="77777777" w:rsidR="006C63B1" w:rsidRPr="006C63B1" w:rsidRDefault="006C63B1" w:rsidP="006C63B1">
      <w:pPr>
        <w:pStyle w:val="EndNoteBibliography"/>
        <w:rPr>
          <w:noProof/>
        </w:rPr>
      </w:pPr>
      <w:r w:rsidRPr="006C63B1">
        <w:rPr>
          <w:noProof/>
        </w:rPr>
        <w:t>161.</w:t>
      </w:r>
      <w:r w:rsidRPr="006C63B1">
        <w:rPr>
          <w:noProof/>
        </w:rPr>
        <w:tab/>
        <w:t>Tsukamoto H, Higashi T, Nakamura T, Yano R, Hida Y, Muroi Y, et al. Clinical effect of a multidisciplinary team approach to the initial treatment of patients with hospital-acquired bloodstream infections at a Japanese university hospital. American Journal of Infection Control. 2014;42(9):970-5.</w:t>
      </w:r>
    </w:p>
    <w:p w14:paraId="4A295625" w14:textId="77777777" w:rsidR="006C63B1" w:rsidRPr="006C63B1" w:rsidRDefault="006C63B1" w:rsidP="006C63B1">
      <w:pPr>
        <w:pStyle w:val="EndNoteBibliography"/>
        <w:rPr>
          <w:noProof/>
        </w:rPr>
      </w:pPr>
      <w:r w:rsidRPr="006C63B1">
        <w:rPr>
          <w:noProof/>
        </w:rPr>
        <w:t>162.</w:t>
      </w:r>
      <w:r w:rsidRPr="006C63B1">
        <w:rPr>
          <w:noProof/>
        </w:rPr>
        <w:tab/>
        <w:t>Turabelidze G, Gee JE, Hoffmaster AR, Manian F, Butler C, Byrd D, et al. Contaminated Ventilator Air Flow Sensor Linked to Bacillus cereus Colonization of Newborns. Emerging Infectious Diseases. 2013;19(5):781-3.</w:t>
      </w:r>
    </w:p>
    <w:p w14:paraId="2EDAABD3" w14:textId="77777777" w:rsidR="006C63B1" w:rsidRPr="006C63B1" w:rsidRDefault="006C63B1" w:rsidP="006C63B1">
      <w:pPr>
        <w:pStyle w:val="EndNoteBibliography"/>
        <w:rPr>
          <w:noProof/>
        </w:rPr>
      </w:pPr>
      <w:r w:rsidRPr="006C63B1">
        <w:rPr>
          <w:noProof/>
        </w:rPr>
        <w:t>163.</w:t>
      </w:r>
      <w:r w:rsidRPr="006C63B1">
        <w:rPr>
          <w:noProof/>
        </w:rPr>
        <w:tab/>
        <w:t>van Duin D, Jones SW, Dibiase L, Schmits G, Lachiewicz A, Hultman CS, et al. Reduction in Central Line–Associated Bloodstream Infections in Patients with Burns. Infection Control &amp; Hospital Epidemiology. 2014;35(08):1066-8.</w:t>
      </w:r>
    </w:p>
    <w:p w14:paraId="15FE8416" w14:textId="77777777" w:rsidR="006C63B1" w:rsidRPr="006C63B1" w:rsidRDefault="006C63B1" w:rsidP="006C63B1">
      <w:pPr>
        <w:pStyle w:val="EndNoteBibliography"/>
        <w:rPr>
          <w:noProof/>
        </w:rPr>
      </w:pPr>
      <w:r w:rsidRPr="006C63B1">
        <w:rPr>
          <w:noProof/>
        </w:rPr>
        <w:t>164.</w:t>
      </w:r>
      <w:r w:rsidRPr="006C63B1">
        <w:rPr>
          <w:noProof/>
        </w:rPr>
        <w:tab/>
        <w:t>Varma G, Savard P, Coles C, Ross T, Carroll K, Perl T, et al. Hospital Room Sterilization Using Far-Ultraviolet Radiation: A Pilot Evaluation of the Sterilray Device in an Active Hospital Setting. Infection Control &amp; Hospital Epidemiology. 2013;34(05):536-8.</w:t>
      </w:r>
    </w:p>
    <w:p w14:paraId="601E0FF0" w14:textId="77777777" w:rsidR="006C63B1" w:rsidRPr="006C63B1" w:rsidRDefault="006C63B1" w:rsidP="006C63B1">
      <w:pPr>
        <w:pStyle w:val="EndNoteBibliography"/>
        <w:rPr>
          <w:noProof/>
        </w:rPr>
      </w:pPr>
      <w:r w:rsidRPr="006C63B1">
        <w:rPr>
          <w:noProof/>
        </w:rPr>
        <w:t>165.</w:t>
      </w:r>
      <w:r w:rsidRPr="006C63B1">
        <w:rPr>
          <w:noProof/>
        </w:rPr>
        <w:tab/>
        <w:t>Viray MA, Morley JC, Coopersmith CM, Kollef MH, Fraser VJ, Warren DK. Daily Bathing with Chlorhexidine-Based Soap and the Prevention of Staphylococcus aureus Transmission and Infection. Infection Control &amp; Hospital Epidemiology. 2014;35(03):243-50.</w:t>
      </w:r>
    </w:p>
    <w:p w14:paraId="7C56631E" w14:textId="77777777" w:rsidR="006C63B1" w:rsidRPr="006C63B1" w:rsidRDefault="006C63B1" w:rsidP="006C63B1">
      <w:pPr>
        <w:pStyle w:val="EndNoteBibliography"/>
        <w:rPr>
          <w:noProof/>
        </w:rPr>
      </w:pPr>
      <w:r w:rsidRPr="006C63B1">
        <w:rPr>
          <w:noProof/>
        </w:rPr>
        <w:t>166.</w:t>
      </w:r>
      <w:r w:rsidRPr="006C63B1">
        <w:rPr>
          <w:noProof/>
        </w:rPr>
        <w:tab/>
        <w:t>Walker JL, Sistrunk WW, Higginbotham MA, Burks K, Halford L, Goddard L, et al. Hospital hand hygiene compliance improves with increased monitoring and immediate feedback. American Journal of Infection Control. 2014;42(10):1074-8.</w:t>
      </w:r>
    </w:p>
    <w:p w14:paraId="19257C8C" w14:textId="77777777" w:rsidR="006C63B1" w:rsidRPr="006C63B1" w:rsidRDefault="006C63B1" w:rsidP="006C63B1">
      <w:pPr>
        <w:pStyle w:val="EndNoteBibliography"/>
        <w:rPr>
          <w:noProof/>
        </w:rPr>
      </w:pPr>
      <w:r w:rsidRPr="006C63B1">
        <w:rPr>
          <w:noProof/>
        </w:rPr>
        <w:t>167.</w:t>
      </w:r>
      <w:r w:rsidRPr="006C63B1">
        <w:rPr>
          <w:noProof/>
        </w:rPr>
        <w:tab/>
        <w:t>Weinberger DM, Givon-Lavi N, Shemer-Avni Y, Bar-Ziv J, Alonso WJ, Greenberg D, et al. Influence of Pneumococcal Vaccines and Respiratory Syncytial Virus on Alveolar Pneumonia, Israel. Emerging Infectious Diseases. 2013;19(7):1084-91.</w:t>
      </w:r>
    </w:p>
    <w:p w14:paraId="4E27CA12" w14:textId="77777777" w:rsidR="006C63B1" w:rsidRPr="006C63B1" w:rsidRDefault="006C63B1" w:rsidP="006C63B1">
      <w:pPr>
        <w:pStyle w:val="EndNoteBibliography"/>
        <w:rPr>
          <w:noProof/>
        </w:rPr>
      </w:pPr>
      <w:r w:rsidRPr="006C63B1">
        <w:rPr>
          <w:noProof/>
        </w:rPr>
        <w:t>168.</w:t>
      </w:r>
      <w:r w:rsidRPr="006C63B1">
        <w:rPr>
          <w:noProof/>
        </w:rPr>
        <w:tab/>
        <w:t>Wiemken TL, Kelley RR, Pacholski EB, Carrico KW, Peyrani P, Carrico RM, et al. The role of infection prevention conferences to build and maintain knowledge-sharing networks: A longitudinal evaluation. American Journal of Infection Control. 2014;42(2):209-11.</w:t>
      </w:r>
    </w:p>
    <w:p w14:paraId="677FEBC1" w14:textId="77777777" w:rsidR="006C63B1" w:rsidRPr="006C63B1" w:rsidRDefault="006C63B1" w:rsidP="006C63B1">
      <w:pPr>
        <w:pStyle w:val="EndNoteBibliography"/>
        <w:rPr>
          <w:noProof/>
        </w:rPr>
      </w:pPr>
      <w:r w:rsidRPr="006C63B1">
        <w:rPr>
          <w:noProof/>
        </w:rPr>
        <w:t>169.</w:t>
      </w:r>
      <w:r w:rsidRPr="006C63B1">
        <w:rPr>
          <w:noProof/>
        </w:rPr>
        <w:tab/>
        <w:t>Witter FR, Lawson P, Ferrell J. Decreasing cesarean section surgical site infection: An ongoing comprehensive quality improvement program. American Journal of Infection Control. 2014;42(4):429-31.</w:t>
      </w:r>
    </w:p>
    <w:p w14:paraId="31843570" w14:textId="77777777" w:rsidR="006C63B1" w:rsidRPr="006C63B1" w:rsidRDefault="006C63B1" w:rsidP="006C63B1">
      <w:pPr>
        <w:pStyle w:val="EndNoteBibliography"/>
        <w:rPr>
          <w:noProof/>
        </w:rPr>
      </w:pPr>
      <w:r w:rsidRPr="006C63B1">
        <w:rPr>
          <w:noProof/>
        </w:rPr>
        <w:t>170.</w:t>
      </w:r>
      <w:r w:rsidRPr="006C63B1">
        <w:rPr>
          <w:noProof/>
        </w:rPr>
        <w:tab/>
        <w:t>Wright M-O, Tropp J, Schora DM, Dillon-Grant M, Peterson K, Boehm S, et al. Continuous passive disinfection of catheter hubs prevents contamination and bloodstream infection. American Journal of Infection Control. 2013;41(1):33-8.</w:t>
      </w:r>
    </w:p>
    <w:p w14:paraId="3802D9DD" w14:textId="77777777" w:rsidR="006C63B1" w:rsidRPr="006C63B1" w:rsidRDefault="006C63B1" w:rsidP="006C63B1">
      <w:pPr>
        <w:pStyle w:val="EndNoteBibliography"/>
        <w:rPr>
          <w:noProof/>
        </w:rPr>
      </w:pPr>
      <w:r w:rsidRPr="006C63B1">
        <w:rPr>
          <w:noProof/>
        </w:rPr>
        <w:t>171.</w:t>
      </w:r>
      <w:r w:rsidRPr="006C63B1">
        <w:rPr>
          <w:noProof/>
        </w:rPr>
        <w:tab/>
        <w:t>Wu P, Jiang H, Wu JT, Chen E, He J, Zhou H, et al. Poultry Market Closures and Human Infection with Influenza A(H7N9) Virus, China, 2013-14. Emerging Infectious Diseases. 2014;20(11):1891-4.</w:t>
      </w:r>
    </w:p>
    <w:p w14:paraId="606CB465" w14:textId="77777777" w:rsidR="006C63B1" w:rsidRPr="006C63B1" w:rsidRDefault="006C63B1" w:rsidP="006C63B1">
      <w:pPr>
        <w:pStyle w:val="EndNoteBibliography"/>
        <w:rPr>
          <w:noProof/>
        </w:rPr>
      </w:pPr>
      <w:r w:rsidRPr="006C63B1">
        <w:rPr>
          <w:noProof/>
        </w:rPr>
        <w:t>172.</w:t>
      </w:r>
      <w:r w:rsidRPr="006C63B1">
        <w:rPr>
          <w:noProof/>
        </w:rPr>
        <w:tab/>
        <w:t>Zaghi J, Zhou J, Graham DA, Potter-Bynoe G, Sandora TJ. Improving Stethoscope Disinfection at a Children's Hospital. Infection Control &amp; Hospital Epidemiology. 2013;34(11):1189-93.</w:t>
      </w:r>
    </w:p>
    <w:p w14:paraId="455180F9" w14:textId="77777777" w:rsidR="006C63B1" w:rsidRPr="006C63B1" w:rsidRDefault="006C63B1" w:rsidP="006C63B1">
      <w:pPr>
        <w:pStyle w:val="EndNoteBibliography"/>
        <w:rPr>
          <w:noProof/>
        </w:rPr>
      </w:pPr>
      <w:r w:rsidRPr="006C63B1">
        <w:rPr>
          <w:noProof/>
        </w:rPr>
        <w:t>173.</w:t>
      </w:r>
      <w:r w:rsidRPr="006C63B1">
        <w:rPr>
          <w:noProof/>
        </w:rPr>
        <w:tab/>
        <w:t>Zhou Q, Lee SK, Jiang S-y, Chen C, Kamaluddeen M, Hu X-j, et al. Efficacy of an infection control program in reducing ventilator-associated pneumonia in a Chinese neonatal intensive care unit. American Journal of Infection Control. 2013;41(11):1059-64.</w:t>
      </w:r>
    </w:p>
    <w:p w14:paraId="62CDBB14" w14:textId="77777777" w:rsidR="006F0282" w:rsidRDefault="001C770E" w:rsidP="006C63B1">
      <w:r>
        <w:fldChar w:fldCharType="end"/>
      </w:r>
    </w:p>
    <w:sectPr w:rsidR="006F0282" w:rsidSect="00597C0F">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0B3E85" w14:textId="77777777" w:rsidR="00F3441D" w:rsidRDefault="00F3441D" w:rsidP="001C770E">
      <w:r>
        <w:separator/>
      </w:r>
    </w:p>
  </w:endnote>
  <w:endnote w:type="continuationSeparator" w:id="0">
    <w:p w14:paraId="1A31071C" w14:textId="77777777" w:rsidR="00F3441D" w:rsidRDefault="00F3441D" w:rsidP="001C77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B5806C" w14:textId="77777777" w:rsidR="00F3441D" w:rsidRDefault="00F3441D" w:rsidP="001C770E">
      <w:r>
        <w:separator/>
      </w:r>
    </w:p>
  </w:footnote>
  <w:footnote w:type="continuationSeparator" w:id="0">
    <w:p w14:paraId="45EDDB58" w14:textId="77777777" w:rsidR="00F3441D" w:rsidRDefault="00F3441D" w:rsidP="001C770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DDD9B7" w14:textId="77777777" w:rsidR="001C770E" w:rsidRPr="0004715F" w:rsidRDefault="001C770E" w:rsidP="001C770E">
    <w:pPr>
      <w:pStyle w:val="Header"/>
      <w:rPr>
        <w:rFonts w:ascii="Times New Roman" w:hAnsi="Times New Roman" w:cs="Times New Roman"/>
      </w:rPr>
    </w:pPr>
    <w:r w:rsidRPr="0004715F">
      <w:rPr>
        <w:rFonts w:ascii="Times New Roman" w:hAnsi="Times New Roman" w:cs="Times New Roman"/>
      </w:rPr>
      <w:t>Supplementary Materials</w:t>
    </w:r>
  </w:p>
  <w:p w14:paraId="0FF60B5D" w14:textId="77777777" w:rsidR="001C770E" w:rsidRDefault="001C770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proofState w:spelling="clean" w:grammar="clean"/>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5wdts55zzasf8eradsv9rthvx2w209t2295&quot;&gt;My EndNote Library&lt;record-ids&gt;&lt;item&gt;3907&lt;/item&gt;&lt;item&gt;3908&lt;/item&gt;&lt;item&gt;3909&lt;/item&gt;&lt;item&gt;3910&lt;/item&gt;&lt;item&gt;3911&lt;/item&gt;&lt;item&gt;3912&lt;/item&gt;&lt;item&gt;3913&lt;/item&gt;&lt;item&gt;3914&lt;/item&gt;&lt;item&gt;3915&lt;/item&gt;&lt;item&gt;3916&lt;/item&gt;&lt;item&gt;3917&lt;/item&gt;&lt;item&gt;3918&lt;/item&gt;&lt;item&gt;3919&lt;/item&gt;&lt;item&gt;3920&lt;/item&gt;&lt;item&gt;3921&lt;/item&gt;&lt;item&gt;3922&lt;/item&gt;&lt;item&gt;3923&lt;/item&gt;&lt;item&gt;3924&lt;/item&gt;&lt;item&gt;3925&lt;/item&gt;&lt;item&gt;3926&lt;/item&gt;&lt;item&gt;3927&lt;/item&gt;&lt;item&gt;3928&lt;/item&gt;&lt;item&gt;3929&lt;/item&gt;&lt;item&gt;3930&lt;/item&gt;&lt;item&gt;3931&lt;/item&gt;&lt;item&gt;3932&lt;/item&gt;&lt;item&gt;3933&lt;/item&gt;&lt;item&gt;3934&lt;/item&gt;&lt;item&gt;3935&lt;/item&gt;&lt;item&gt;3936&lt;/item&gt;&lt;item&gt;3937&lt;/item&gt;&lt;item&gt;3938&lt;/item&gt;&lt;item&gt;3939&lt;/item&gt;&lt;item&gt;3940&lt;/item&gt;&lt;item&gt;3941&lt;/item&gt;&lt;item&gt;3942&lt;/item&gt;&lt;item&gt;3943&lt;/item&gt;&lt;item&gt;3944&lt;/item&gt;&lt;item&gt;3945&lt;/item&gt;&lt;item&gt;3946&lt;/item&gt;&lt;item&gt;3947&lt;/item&gt;&lt;item&gt;3948&lt;/item&gt;&lt;item&gt;3949&lt;/item&gt;&lt;item&gt;3950&lt;/item&gt;&lt;item&gt;3951&lt;/item&gt;&lt;item&gt;3952&lt;/item&gt;&lt;item&gt;3953&lt;/item&gt;&lt;item&gt;3954&lt;/item&gt;&lt;item&gt;3955&lt;/item&gt;&lt;item&gt;3956&lt;/item&gt;&lt;item&gt;3957&lt;/item&gt;&lt;item&gt;3958&lt;/item&gt;&lt;item&gt;3959&lt;/item&gt;&lt;item&gt;3960&lt;/item&gt;&lt;item&gt;3961&lt;/item&gt;&lt;item&gt;3962&lt;/item&gt;&lt;item&gt;3963&lt;/item&gt;&lt;item&gt;3964&lt;/item&gt;&lt;item&gt;3965&lt;/item&gt;&lt;item&gt;3966&lt;/item&gt;&lt;item&gt;3967&lt;/item&gt;&lt;item&gt;3968&lt;/item&gt;&lt;item&gt;3969&lt;/item&gt;&lt;item&gt;3970&lt;/item&gt;&lt;item&gt;3971&lt;/item&gt;&lt;item&gt;3972&lt;/item&gt;&lt;item&gt;3973&lt;/item&gt;&lt;item&gt;3974&lt;/item&gt;&lt;item&gt;3975&lt;/item&gt;&lt;item&gt;3976&lt;/item&gt;&lt;item&gt;3977&lt;/item&gt;&lt;item&gt;3978&lt;/item&gt;&lt;item&gt;3979&lt;/item&gt;&lt;item&gt;3980&lt;/item&gt;&lt;item&gt;3981&lt;/item&gt;&lt;item&gt;3982&lt;/item&gt;&lt;item&gt;3983&lt;/item&gt;&lt;item&gt;3984&lt;/item&gt;&lt;item&gt;3985&lt;/item&gt;&lt;item&gt;3986&lt;/item&gt;&lt;item&gt;3987&lt;/item&gt;&lt;item&gt;3988&lt;/item&gt;&lt;item&gt;3989&lt;/item&gt;&lt;item&gt;3990&lt;/item&gt;&lt;item&gt;3991&lt;/item&gt;&lt;item&gt;3992&lt;/item&gt;&lt;item&gt;3993&lt;/item&gt;&lt;item&gt;3994&lt;/item&gt;&lt;item&gt;3995&lt;/item&gt;&lt;item&gt;3996&lt;/item&gt;&lt;item&gt;3997&lt;/item&gt;&lt;item&gt;3998&lt;/item&gt;&lt;item&gt;3999&lt;/item&gt;&lt;item&gt;4000&lt;/item&gt;&lt;item&gt;4001&lt;/item&gt;&lt;item&gt;4002&lt;/item&gt;&lt;item&gt;4003&lt;/item&gt;&lt;item&gt;4004&lt;/item&gt;&lt;item&gt;4005&lt;/item&gt;&lt;item&gt;4006&lt;/item&gt;&lt;item&gt;4007&lt;/item&gt;&lt;item&gt;4008&lt;/item&gt;&lt;item&gt;4009&lt;/item&gt;&lt;item&gt;4010&lt;/item&gt;&lt;item&gt;4011&lt;/item&gt;&lt;item&gt;4012&lt;/item&gt;&lt;item&gt;4013&lt;/item&gt;&lt;item&gt;4014&lt;/item&gt;&lt;item&gt;4015&lt;/item&gt;&lt;item&gt;4016&lt;/item&gt;&lt;item&gt;4017&lt;/item&gt;&lt;item&gt;4018&lt;/item&gt;&lt;item&gt;4019&lt;/item&gt;&lt;item&gt;4020&lt;/item&gt;&lt;item&gt;4021&lt;/item&gt;&lt;item&gt;4022&lt;/item&gt;&lt;item&gt;4023&lt;/item&gt;&lt;item&gt;4024&lt;/item&gt;&lt;item&gt;4025&lt;/item&gt;&lt;item&gt;4026&lt;/item&gt;&lt;item&gt;4027&lt;/item&gt;&lt;item&gt;4028&lt;/item&gt;&lt;item&gt;4029&lt;/item&gt;&lt;item&gt;4030&lt;/item&gt;&lt;item&gt;4031&lt;/item&gt;&lt;item&gt;4032&lt;/item&gt;&lt;item&gt;4033&lt;/item&gt;&lt;item&gt;4034&lt;/item&gt;&lt;item&gt;4035&lt;/item&gt;&lt;item&gt;4036&lt;/item&gt;&lt;item&gt;4037&lt;/item&gt;&lt;item&gt;4038&lt;/item&gt;&lt;item&gt;4039&lt;/item&gt;&lt;item&gt;4040&lt;/item&gt;&lt;item&gt;4041&lt;/item&gt;&lt;item&gt;4042&lt;/item&gt;&lt;item&gt;4043&lt;/item&gt;&lt;item&gt;4044&lt;/item&gt;&lt;item&gt;4045&lt;/item&gt;&lt;item&gt;4046&lt;/item&gt;&lt;item&gt;4047&lt;/item&gt;&lt;item&gt;4048&lt;/item&gt;&lt;item&gt;4049&lt;/item&gt;&lt;item&gt;4050&lt;/item&gt;&lt;item&gt;4051&lt;/item&gt;&lt;item&gt;4052&lt;/item&gt;&lt;item&gt;4053&lt;/item&gt;&lt;item&gt;4054&lt;/item&gt;&lt;item&gt;4055&lt;/item&gt;&lt;item&gt;4056&lt;/item&gt;&lt;item&gt;4057&lt;/item&gt;&lt;item&gt;4058&lt;/item&gt;&lt;item&gt;4059&lt;/item&gt;&lt;item&gt;4060&lt;/item&gt;&lt;item&gt;4061&lt;/item&gt;&lt;item&gt;4062&lt;/item&gt;&lt;item&gt;4063&lt;/item&gt;&lt;item&gt;4064&lt;/item&gt;&lt;item&gt;4065&lt;/item&gt;&lt;item&gt;4066&lt;/item&gt;&lt;item&gt;4067&lt;/item&gt;&lt;item&gt;4068&lt;/item&gt;&lt;item&gt;4069&lt;/item&gt;&lt;item&gt;4070&lt;/item&gt;&lt;item&gt;4071&lt;/item&gt;&lt;item&gt;4072&lt;/item&gt;&lt;item&gt;4073&lt;/item&gt;&lt;item&gt;4074&lt;/item&gt;&lt;item&gt;4075&lt;/item&gt;&lt;item&gt;4076&lt;/item&gt;&lt;item&gt;4077&lt;/item&gt;&lt;item&gt;4078&lt;/item&gt;&lt;item&gt;4079&lt;/item&gt;&lt;/record-ids&gt;&lt;/item&gt;&lt;/Libraries&gt;"/>
  </w:docVars>
  <w:rsids>
    <w:rsidRoot w:val="001C770E"/>
    <w:rsid w:val="000234B2"/>
    <w:rsid w:val="0002715F"/>
    <w:rsid w:val="00031D65"/>
    <w:rsid w:val="000359AE"/>
    <w:rsid w:val="000620CB"/>
    <w:rsid w:val="00062E2E"/>
    <w:rsid w:val="00063303"/>
    <w:rsid w:val="000650A2"/>
    <w:rsid w:val="000B3B49"/>
    <w:rsid w:val="000B639D"/>
    <w:rsid w:val="000C4651"/>
    <w:rsid w:val="000C4A84"/>
    <w:rsid w:val="000F09A0"/>
    <w:rsid w:val="000F122E"/>
    <w:rsid w:val="000F34CC"/>
    <w:rsid w:val="000F6BAF"/>
    <w:rsid w:val="00134167"/>
    <w:rsid w:val="0013623F"/>
    <w:rsid w:val="00144C92"/>
    <w:rsid w:val="0015736D"/>
    <w:rsid w:val="001A0839"/>
    <w:rsid w:val="001A760D"/>
    <w:rsid w:val="001B06B1"/>
    <w:rsid w:val="001B72F3"/>
    <w:rsid w:val="001C770E"/>
    <w:rsid w:val="00227C12"/>
    <w:rsid w:val="002312DB"/>
    <w:rsid w:val="00233309"/>
    <w:rsid w:val="002446D7"/>
    <w:rsid w:val="00266D6C"/>
    <w:rsid w:val="00280375"/>
    <w:rsid w:val="00283057"/>
    <w:rsid w:val="00290845"/>
    <w:rsid w:val="002A7735"/>
    <w:rsid w:val="002B45E4"/>
    <w:rsid w:val="002C7099"/>
    <w:rsid w:val="002D4CCF"/>
    <w:rsid w:val="002F0919"/>
    <w:rsid w:val="002F676E"/>
    <w:rsid w:val="0031220A"/>
    <w:rsid w:val="003227B0"/>
    <w:rsid w:val="00327BC8"/>
    <w:rsid w:val="00333476"/>
    <w:rsid w:val="00347486"/>
    <w:rsid w:val="0035794E"/>
    <w:rsid w:val="003818CE"/>
    <w:rsid w:val="003C2E6D"/>
    <w:rsid w:val="003E32A7"/>
    <w:rsid w:val="003E7153"/>
    <w:rsid w:val="003F09B0"/>
    <w:rsid w:val="003F2CC4"/>
    <w:rsid w:val="004024DD"/>
    <w:rsid w:val="00423B0F"/>
    <w:rsid w:val="00446C00"/>
    <w:rsid w:val="00453C96"/>
    <w:rsid w:val="00484256"/>
    <w:rsid w:val="004A2978"/>
    <w:rsid w:val="004A4E52"/>
    <w:rsid w:val="004C3C95"/>
    <w:rsid w:val="004C5704"/>
    <w:rsid w:val="004D01C8"/>
    <w:rsid w:val="004E5FF8"/>
    <w:rsid w:val="004E7B5D"/>
    <w:rsid w:val="004F2908"/>
    <w:rsid w:val="004F635C"/>
    <w:rsid w:val="00501D59"/>
    <w:rsid w:val="00557899"/>
    <w:rsid w:val="00560B62"/>
    <w:rsid w:val="00587F23"/>
    <w:rsid w:val="00597431"/>
    <w:rsid w:val="00597C0F"/>
    <w:rsid w:val="005A4D21"/>
    <w:rsid w:val="005A4FB1"/>
    <w:rsid w:val="005A6D74"/>
    <w:rsid w:val="005B0B6D"/>
    <w:rsid w:val="005B4239"/>
    <w:rsid w:val="005C179E"/>
    <w:rsid w:val="005E2E33"/>
    <w:rsid w:val="005F35FE"/>
    <w:rsid w:val="00621415"/>
    <w:rsid w:val="00624704"/>
    <w:rsid w:val="00631F6B"/>
    <w:rsid w:val="00635533"/>
    <w:rsid w:val="0067744F"/>
    <w:rsid w:val="006A2654"/>
    <w:rsid w:val="006B1DA7"/>
    <w:rsid w:val="006C1FBC"/>
    <w:rsid w:val="006C63B1"/>
    <w:rsid w:val="006C6A22"/>
    <w:rsid w:val="006D078A"/>
    <w:rsid w:val="006D3999"/>
    <w:rsid w:val="006F0282"/>
    <w:rsid w:val="006F2DE7"/>
    <w:rsid w:val="006F7B23"/>
    <w:rsid w:val="00706B37"/>
    <w:rsid w:val="00733F05"/>
    <w:rsid w:val="0073799B"/>
    <w:rsid w:val="00753BB1"/>
    <w:rsid w:val="00767D15"/>
    <w:rsid w:val="007722CF"/>
    <w:rsid w:val="00772B45"/>
    <w:rsid w:val="007C0CB5"/>
    <w:rsid w:val="007D7FD7"/>
    <w:rsid w:val="007E665C"/>
    <w:rsid w:val="007E6FD9"/>
    <w:rsid w:val="007F13DE"/>
    <w:rsid w:val="007F5011"/>
    <w:rsid w:val="007F6A7B"/>
    <w:rsid w:val="00802DC6"/>
    <w:rsid w:val="008265DB"/>
    <w:rsid w:val="0083471B"/>
    <w:rsid w:val="00840D04"/>
    <w:rsid w:val="00843803"/>
    <w:rsid w:val="00850DA1"/>
    <w:rsid w:val="008577A5"/>
    <w:rsid w:val="00863FC6"/>
    <w:rsid w:val="00872216"/>
    <w:rsid w:val="00881C31"/>
    <w:rsid w:val="00887FB3"/>
    <w:rsid w:val="00905CA5"/>
    <w:rsid w:val="00906495"/>
    <w:rsid w:val="009604FD"/>
    <w:rsid w:val="00992C64"/>
    <w:rsid w:val="00994493"/>
    <w:rsid w:val="00996066"/>
    <w:rsid w:val="009A2A11"/>
    <w:rsid w:val="009D20AE"/>
    <w:rsid w:val="009E5297"/>
    <w:rsid w:val="009F4291"/>
    <w:rsid w:val="009F62C3"/>
    <w:rsid w:val="00A05D28"/>
    <w:rsid w:val="00A241FC"/>
    <w:rsid w:val="00A37D4A"/>
    <w:rsid w:val="00A40961"/>
    <w:rsid w:val="00A577C7"/>
    <w:rsid w:val="00A75429"/>
    <w:rsid w:val="00A95F1E"/>
    <w:rsid w:val="00AA036C"/>
    <w:rsid w:val="00AA45C3"/>
    <w:rsid w:val="00AB50E5"/>
    <w:rsid w:val="00AB66D8"/>
    <w:rsid w:val="00AD7FC1"/>
    <w:rsid w:val="00B00CFA"/>
    <w:rsid w:val="00B0681A"/>
    <w:rsid w:val="00B0782E"/>
    <w:rsid w:val="00B211C4"/>
    <w:rsid w:val="00B328E3"/>
    <w:rsid w:val="00B3788D"/>
    <w:rsid w:val="00B43A16"/>
    <w:rsid w:val="00B51259"/>
    <w:rsid w:val="00B95B68"/>
    <w:rsid w:val="00B977A7"/>
    <w:rsid w:val="00B97923"/>
    <w:rsid w:val="00BA6D4D"/>
    <w:rsid w:val="00BB7066"/>
    <w:rsid w:val="00BC0BA0"/>
    <w:rsid w:val="00BC11AF"/>
    <w:rsid w:val="00BC1E4F"/>
    <w:rsid w:val="00BE42B9"/>
    <w:rsid w:val="00BE4E40"/>
    <w:rsid w:val="00C238A4"/>
    <w:rsid w:val="00C545AD"/>
    <w:rsid w:val="00C60494"/>
    <w:rsid w:val="00C662E5"/>
    <w:rsid w:val="00C73E19"/>
    <w:rsid w:val="00C77D68"/>
    <w:rsid w:val="00C828EF"/>
    <w:rsid w:val="00C96A1E"/>
    <w:rsid w:val="00C96E59"/>
    <w:rsid w:val="00C97D36"/>
    <w:rsid w:val="00CD3093"/>
    <w:rsid w:val="00CD6475"/>
    <w:rsid w:val="00CE2B8D"/>
    <w:rsid w:val="00CE7390"/>
    <w:rsid w:val="00D15733"/>
    <w:rsid w:val="00D411D3"/>
    <w:rsid w:val="00D733C8"/>
    <w:rsid w:val="00D7365F"/>
    <w:rsid w:val="00D94F99"/>
    <w:rsid w:val="00DE5262"/>
    <w:rsid w:val="00DF4FA4"/>
    <w:rsid w:val="00E043DA"/>
    <w:rsid w:val="00E201C0"/>
    <w:rsid w:val="00E24AD2"/>
    <w:rsid w:val="00E24C1F"/>
    <w:rsid w:val="00E54408"/>
    <w:rsid w:val="00E57C09"/>
    <w:rsid w:val="00E90C3B"/>
    <w:rsid w:val="00ED1E13"/>
    <w:rsid w:val="00EF5692"/>
    <w:rsid w:val="00EF6F23"/>
    <w:rsid w:val="00F12E8F"/>
    <w:rsid w:val="00F14B78"/>
    <w:rsid w:val="00F228C7"/>
    <w:rsid w:val="00F3107B"/>
    <w:rsid w:val="00F3441D"/>
    <w:rsid w:val="00F814DE"/>
    <w:rsid w:val="00F96FE8"/>
    <w:rsid w:val="00FF57CB"/>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CAB690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770E"/>
    <w:pPr>
      <w:tabs>
        <w:tab w:val="center" w:pos="4680"/>
        <w:tab w:val="right" w:pos="9360"/>
      </w:tabs>
    </w:pPr>
  </w:style>
  <w:style w:type="character" w:customStyle="1" w:styleId="HeaderChar">
    <w:name w:val="Header Char"/>
    <w:basedOn w:val="DefaultParagraphFont"/>
    <w:link w:val="Header"/>
    <w:uiPriority w:val="99"/>
    <w:rsid w:val="001C770E"/>
  </w:style>
  <w:style w:type="paragraph" w:styleId="Footer">
    <w:name w:val="footer"/>
    <w:basedOn w:val="Normal"/>
    <w:link w:val="FooterChar"/>
    <w:uiPriority w:val="99"/>
    <w:unhideWhenUsed/>
    <w:rsid w:val="001C770E"/>
    <w:pPr>
      <w:tabs>
        <w:tab w:val="center" w:pos="4680"/>
        <w:tab w:val="right" w:pos="9360"/>
      </w:tabs>
    </w:pPr>
  </w:style>
  <w:style w:type="character" w:customStyle="1" w:styleId="FooterChar">
    <w:name w:val="Footer Char"/>
    <w:basedOn w:val="DefaultParagraphFont"/>
    <w:link w:val="Footer"/>
    <w:uiPriority w:val="99"/>
    <w:rsid w:val="001C770E"/>
  </w:style>
  <w:style w:type="paragraph" w:customStyle="1" w:styleId="EndNoteBibliographyTitle">
    <w:name w:val="EndNote Bibliography Title"/>
    <w:basedOn w:val="Normal"/>
    <w:rsid w:val="001C770E"/>
    <w:pPr>
      <w:jc w:val="center"/>
    </w:pPr>
    <w:rPr>
      <w:rFonts w:ascii="Times New Roman" w:hAnsi="Times New Roman" w:cs="Times New Roman"/>
    </w:rPr>
  </w:style>
  <w:style w:type="paragraph" w:customStyle="1" w:styleId="EndNoteBibliography">
    <w:name w:val="EndNote Bibliography"/>
    <w:basedOn w:val="Normal"/>
    <w:rsid w:val="001C770E"/>
    <w:pPr>
      <w:spacing w:line="48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C561DE70-9E63-394D-9820-599DDA84D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6702</Words>
  <Characters>38207</Characters>
  <Application>Microsoft Macintosh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saggaf, Rotana (NIH/NCI) [F]</dc:creator>
  <cp:keywords/>
  <dc:description/>
  <cp:lastModifiedBy>Alsaggaf, Rotana (NIH/NCI) [F]</cp:lastModifiedBy>
  <cp:revision>1</cp:revision>
  <dcterms:created xsi:type="dcterms:W3CDTF">2017-11-13T18:53:00Z</dcterms:created>
  <dcterms:modified xsi:type="dcterms:W3CDTF">2017-11-13T19:00:00Z</dcterms:modified>
</cp:coreProperties>
</file>